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4E04E2"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4E04E2"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proofErr w:type="spellStart"/>
      <w:r w:rsidRPr="00FB1F1D">
        <w:rPr>
          <w:b/>
          <w:szCs w:val="24"/>
        </w:rPr>
        <w:t>Abstract</w:t>
      </w:r>
      <w:commentRangeEnd w:id="17"/>
      <w:proofErr w:type="spellEnd"/>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4E04E2" w:rsidRPr="006C1D97" w:rsidRDefault="004E04E2" w:rsidP="006A03E3">
                            <w:pPr>
                              <w:spacing w:line="276" w:lineRule="auto"/>
                              <w:rPr>
                                <w:color w:val="0070C0"/>
                              </w:rPr>
                            </w:pPr>
                            <w:r w:rsidRPr="006C1D97">
                              <w:rPr>
                                <w:color w:val="0070C0"/>
                              </w:rPr>
                              <w:t>En pocas palabras</w:t>
                            </w:r>
                          </w:p>
                          <w:p w14:paraId="4D1CD497" w14:textId="77777777" w:rsidR="004E04E2" w:rsidRPr="006C1D97" w:rsidRDefault="004E04E2" w:rsidP="006A03E3">
                            <w:pPr>
                              <w:spacing w:line="276" w:lineRule="auto"/>
                              <w:rPr>
                                <w:color w:val="0070C0"/>
                              </w:rPr>
                            </w:pPr>
                            <w:r w:rsidRPr="006C1D97">
                              <w:rPr>
                                <w:color w:val="0070C0"/>
                              </w:rPr>
                              <w:t>A continuación</w:t>
                            </w:r>
                          </w:p>
                          <w:p w14:paraId="661473E7" w14:textId="77777777" w:rsidR="004E04E2" w:rsidRPr="006C1D97" w:rsidRDefault="004E04E2" w:rsidP="006A03E3">
                            <w:pPr>
                              <w:spacing w:line="276" w:lineRule="auto"/>
                              <w:rPr>
                                <w:color w:val="0070C0"/>
                              </w:rPr>
                            </w:pPr>
                            <w:r w:rsidRPr="006C1D97">
                              <w:rPr>
                                <w:color w:val="0070C0"/>
                              </w:rPr>
                              <w:t>Acto seguido</w:t>
                            </w:r>
                          </w:p>
                          <w:p w14:paraId="39AF56F6" w14:textId="77777777" w:rsidR="004E04E2" w:rsidRPr="006C1D97" w:rsidRDefault="004E04E2" w:rsidP="006A03E3">
                            <w:pPr>
                              <w:spacing w:line="276" w:lineRule="auto"/>
                              <w:rPr>
                                <w:color w:val="0070C0"/>
                              </w:rPr>
                            </w:pPr>
                            <w:r w:rsidRPr="006C1D97">
                              <w:rPr>
                                <w:color w:val="0070C0"/>
                              </w:rPr>
                              <w:t>Con motivo de</w:t>
                            </w:r>
                          </w:p>
                          <w:p w14:paraId="16A7E061" w14:textId="77777777" w:rsidR="004E04E2" w:rsidRPr="006C1D97" w:rsidRDefault="004E04E2" w:rsidP="006A03E3">
                            <w:pPr>
                              <w:spacing w:line="276" w:lineRule="auto"/>
                              <w:rPr>
                                <w:color w:val="0070C0"/>
                              </w:rPr>
                            </w:pPr>
                            <w:r w:rsidRPr="006C1D97">
                              <w:rPr>
                                <w:color w:val="0070C0"/>
                              </w:rPr>
                              <w:t>A saber</w:t>
                            </w:r>
                          </w:p>
                          <w:p w14:paraId="4157A7E1" w14:textId="77777777" w:rsidR="004E04E2" w:rsidRPr="006C1D97" w:rsidRDefault="004E04E2" w:rsidP="006A03E3">
                            <w:pPr>
                              <w:spacing w:line="276" w:lineRule="auto"/>
                              <w:rPr>
                                <w:color w:val="0070C0"/>
                              </w:rPr>
                            </w:pPr>
                            <w:r w:rsidRPr="006C1D97">
                              <w:rPr>
                                <w:color w:val="0070C0"/>
                              </w:rPr>
                              <w:t>De la misma forma</w:t>
                            </w:r>
                          </w:p>
                          <w:p w14:paraId="5AD036E2" w14:textId="77777777" w:rsidR="004E04E2" w:rsidRPr="006C1D97" w:rsidRDefault="004E04E2" w:rsidP="006A03E3">
                            <w:pPr>
                              <w:spacing w:line="276" w:lineRule="auto"/>
                              <w:rPr>
                                <w:color w:val="0070C0"/>
                              </w:rPr>
                            </w:pPr>
                            <w:r w:rsidRPr="006C1D97">
                              <w:rPr>
                                <w:color w:val="0070C0"/>
                              </w:rPr>
                              <w:t>En síntesis</w:t>
                            </w:r>
                          </w:p>
                          <w:p w14:paraId="00D65545" w14:textId="77777777" w:rsidR="004E04E2" w:rsidRPr="006C1D97" w:rsidRDefault="004E04E2" w:rsidP="006A03E3">
                            <w:pPr>
                              <w:spacing w:line="276" w:lineRule="auto"/>
                              <w:rPr>
                                <w:color w:val="0070C0"/>
                              </w:rPr>
                            </w:pPr>
                            <w:r w:rsidRPr="006C1D97">
                              <w:rPr>
                                <w:color w:val="0070C0"/>
                              </w:rPr>
                              <w:t>Así</w:t>
                            </w:r>
                          </w:p>
                          <w:p w14:paraId="3991F163" w14:textId="77777777" w:rsidR="004E04E2" w:rsidRPr="006C1D97" w:rsidRDefault="004E04E2" w:rsidP="006A03E3">
                            <w:pPr>
                              <w:spacing w:line="276" w:lineRule="auto"/>
                              <w:rPr>
                                <w:color w:val="0070C0"/>
                              </w:rPr>
                            </w:pPr>
                            <w:r w:rsidRPr="006C1D97">
                              <w:rPr>
                                <w:color w:val="0070C0"/>
                              </w:rPr>
                              <w:t>Para concluir</w:t>
                            </w:r>
                          </w:p>
                          <w:p w14:paraId="2EE63B15" w14:textId="77777777" w:rsidR="004E04E2" w:rsidRPr="006C1D97" w:rsidRDefault="004E04E2" w:rsidP="006A03E3">
                            <w:pPr>
                              <w:spacing w:line="276" w:lineRule="auto"/>
                              <w:rPr>
                                <w:color w:val="0070C0"/>
                              </w:rPr>
                            </w:pPr>
                            <w:r w:rsidRPr="006C1D97">
                              <w:rPr>
                                <w:color w:val="0070C0"/>
                              </w:rPr>
                              <w:t>Luego</w:t>
                            </w:r>
                          </w:p>
                          <w:p w14:paraId="51756AF2" w14:textId="77777777" w:rsidR="004E04E2" w:rsidRPr="006C1D97" w:rsidRDefault="004E04E2" w:rsidP="006A03E3">
                            <w:pPr>
                              <w:spacing w:line="276" w:lineRule="auto"/>
                              <w:rPr>
                                <w:color w:val="0070C0"/>
                              </w:rPr>
                            </w:pPr>
                            <w:r w:rsidRPr="006C1D97">
                              <w:rPr>
                                <w:color w:val="0070C0"/>
                              </w:rPr>
                              <w:t>Resumiendo</w:t>
                            </w:r>
                          </w:p>
                          <w:p w14:paraId="2094A959" w14:textId="77777777" w:rsidR="004E04E2" w:rsidRPr="006C1D97" w:rsidRDefault="004E04E2" w:rsidP="006A03E3">
                            <w:pPr>
                              <w:spacing w:line="276" w:lineRule="auto"/>
                              <w:rPr>
                                <w:color w:val="0070C0"/>
                              </w:rPr>
                            </w:pPr>
                            <w:r w:rsidRPr="006C1D97">
                              <w:rPr>
                                <w:color w:val="0070C0"/>
                              </w:rPr>
                              <w:t>De igual manera</w:t>
                            </w:r>
                          </w:p>
                          <w:p w14:paraId="0231703C" w14:textId="77777777" w:rsidR="004E04E2" w:rsidRPr="006C1D97" w:rsidRDefault="004E04E2" w:rsidP="006A03E3">
                            <w:pPr>
                              <w:spacing w:line="276" w:lineRule="auto"/>
                              <w:rPr>
                                <w:color w:val="0070C0"/>
                              </w:rPr>
                            </w:pPr>
                            <w:r w:rsidRPr="006C1D97">
                              <w:rPr>
                                <w:color w:val="0070C0"/>
                              </w:rPr>
                              <w:t>Al mismo tiempo</w:t>
                            </w:r>
                          </w:p>
                          <w:p w14:paraId="3DAB6A6A" w14:textId="77777777" w:rsidR="004E04E2" w:rsidRPr="006C1D97" w:rsidRDefault="004E04E2" w:rsidP="006A03E3">
                            <w:pPr>
                              <w:spacing w:line="276" w:lineRule="auto"/>
                              <w:rPr>
                                <w:color w:val="0070C0"/>
                              </w:rPr>
                            </w:pPr>
                            <w:r w:rsidRPr="006C1D97">
                              <w:rPr>
                                <w:color w:val="0070C0"/>
                              </w:rPr>
                              <w:t xml:space="preserve">Probablemente </w:t>
                            </w:r>
                          </w:p>
                          <w:p w14:paraId="1BFFD3AB" w14:textId="741E3C53" w:rsidR="004E04E2" w:rsidRDefault="004E04E2"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4E04E2" w:rsidRPr="006C1D97" w:rsidRDefault="004E04E2" w:rsidP="006A03E3">
                      <w:pPr>
                        <w:spacing w:line="276" w:lineRule="auto"/>
                        <w:rPr>
                          <w:color w:val="0070C0"/>
                        </w:rPr>
                      </w:pPr>
                      <w:r w:rsidRPr="006C1D97">
                        <w:rPr>
                          <w:color w:val="0070C0"/>
                        </w:rPr>
                        <w:t>En pocas palabras</w:t>
                      </w:r>
                    </w:p>
                    <w:p w14:paraId="4D1CD497" w14:textId="77777777" w:rsidR="004E04E2" w:rsidRPr="006C1D97" w:rsidRDefault="004E04E2" w:rsidP="006A03E3">
                      <w:pPr>
                        <w:spacing w:line="276" w:lineRule="auto"/>
                        <w:rPr>
                          <w:color w:val="0070C0"/>
                        </w:rPr>
                      </w:pPr>
                      <w:r w:rsidRPr="006C1D97">
                        <w:rPr>
                          <w:color w:val="0070C0"/>
                        </w:rPr>
                        <w:t>A continuación</w:t>
                      </w:r>
                    </w:p>
                    <w:p w14:paraId="661473E7" w14:textId="77777777" w:rsidR="004E04E2" w:rsidRPr="006C1D97" w:rsidRDefault="004E04E2" w:rsidP="006A03E3">
                      <w:pPr>
                        <w:spacing w:line="276" w:lineRule="auto"/>
                        <w:rPr>
                          <w:color w:val="0070C0"/>
                        </w:rPr>
                      </w:pPr>
                      <w:r w:rsidRPr="006C1D97">
                        <w:rPr>
                          <w:color w:val="0070C0"/>
                        </w:rPr>
                        <w:t>Acto seguido</w:t>
                      </w:r>
                    </w:p>
                    <w:p w14:paraId="39AF56F6" w14:textId="77777777" w:rsidR="004E04E2" w:rsidRPr="006C1D97" w:rsidRDefault="004E04E2" w:rsidP="006A03E3">
                      <w:pPr>
                        <w:spacing w:line="276" w:lineRule="auto"/>
                        <w:rPr>
                          <w:color w:val="0070C0"/>
                        </w:rPr>
                      </w:pPr>
                      <w:r w:rsidRPr="006C1D97">
                        <w:rPr>
                          <w:color w:val="0070C0"/>
                        </w:rPr>
                        <w:t>Con motivo de</w:t>
                      </w:r>
                    </w:p>
                    <w:p w14:paraId="16A7E061" w14:textId="77777777" w:rsidR="004E04E2" w:rsidRPr="006C1D97" w:rsidRDefault="004E04E2" w:rsidP="006A03E3">
                      <w:pPr>
                        <w:spacing w:line="276" w:lineRule="auto"/>
                        <w:rPr>
                          <w:color w:val="0070C0"/>
                        </w:rPr>
                      </w:pPr>
                      <w:r w:rsidRPr="006C1D97">
                        <w:rPr>
                          <w:color w:val="0070C0"/>
                        </w:rPr>
                        <w:t>A saber</w:t>
                      </w:r>
                    </w:p>
                    <w:p w14:paraId="4157A7E1" w14:textId="77777777" w:rsidR="004E04E2" w:rsidRPr="006C1D97" w:rsidRDefault="004E04E2" w:rsidP="006A03E3">
                      <w:pPr>
                        <w:spacing w:line="276" w:lineRule="auto"/>
                        <w:rPr>
                          <w:color w:val="0070C0"/>
                        </w:rPr>
                      </w:pPr>
                      <w:r w:rsidRPr="006C1D97">
                        <w:rPr>
                          <w:color w:val="0070C0"/>
                        </w:rPr>
                        <w:t>De la misma forma</w:t>
                      </w:r>
                    </w:p>
                    <w:p w14:paraId="5AD036E2" w14:textId="77777777" w:rsidR="004E04E2" w:rsidRPr="006C1D97" w:rsidRDefault="004E04E2" w:rsidP="006A03E3">
                      <w:pPr>
                        <w:spacing w:line="276" w:lineRule="auto"/>
                        <w:rPr>
                          <w:color w:val="0070C0"/>
                        </w:rPr>
                      </w:pPr>
                      <w:r w:rsidRPr="006C1D97">
                        <w:rPr>
                          <w:color w:val="0070C0"/>
                        </w:rPr>
                        <w:t>En síntesis</w:t>
                      </w:r>
                    </w:p>
                    <w:p w14:paraId="00D65545" w14:textId="77777777" w:rsidR="004E04E2" w:rsidRPr="006C1D97" w:rsidRDefault="004E04E2" w:rsidP="006A03E3">
                      <w:pPr>
                        <w:spacing w:line="276" w:lineRule="auto"/>
                        <w:rPr>
                          <w:color w:val="0070C0"/>
                        </w:rPr>
                      </w:pPr>
                      <w:r w:rsidRPr="006C1D97">
                        <w:rPr>
                          <w:color w:val="0070C0"/>
                        </w:rPr>
                        <w:t>Así</w:t>
                      </w:r>
                    </w:p>
                    <w:p w14:paraId="3991F163" w14:textId="77777777" w:rsidR="004E04E2" w:rsidRPr="006C1D97" w:rsidRDefault="004E04E2" w:rsidP="006A03E3">
                      <w:pPr>
                        <w:spacing w:line="276" w:lineRule="auto"/>
                        <w:rPr>
                          <w:color w:val="0070C0"/>
                        </w:rPr>
                      </w:pPr>
                      <w:r w:rsidRPr="006C1D97">
                        <w:rPr>
                          <w:color w:val="0070C0"/>
                        </w:rPr>
                        <w:t>Para concluir</w:t>
                      </w:r>
                    </w:p>
                    <w:p w14:paraId="2EE63B15" w14:textId="77777777" w:rsidR="004E04E2" w:rsidRPr="006C1D97" w:rsidRDefault="004E04E2" w:rsidP="006A03E3">
                      <w:pPr>
                        <w:spacing w:line="276" w:lineRule="auto"/>
                        <w:rPr>
                          <w:color w:val="0070C0"/>
                        </w:rPr>
                      </w:pPr>
                      <w:r w:rsidRPr="006C1D97">
                        <w:rPr>
                          <w:color w:val="0070C0"/>
                        </w:rPr>
                        <w:t>Luego</w:t>
                      </w:r>
                    </w:p>
                    <w:p w14:paraId="51756AF2" w14:textId="77777777" w:rsidR="004E04E2" w:rsidRPr="006C1D97" w:rsidRDefault="004E04E2" w:rsidP="006A03E3">
                      <w:pPr>
                        <w:spacing w:line="276" w:lineRule="auto"/>
                        <w:rPr>
                          <w:color w:val="0070C0"/>
                        </w:rPr>
                      </w:pPr>
                      <w:r w:rsidRPr="006C1D97">
                        <w:rPr>
                          <w:color w:val="0070C0"/>
                        </w:rPr>
                        <w:t>Resumiendo</w:t>
                      </w:r>
                    </w:p>
                    <w:p w14:paraId="2094A959" w14:textId="77777777" w:rsidR="004E04E2" w:rsidRPr="006C1D97" w:rsidRDefault="004E04E2" w:rsidP="006A03E3">
                      <w:pPr>
                        <w:spacing w:line="276" w:lineRule="auto"/>
                        <w:rPr>
                          <w:color w:val="0070C0"/>
                        </w:rPr>
                      </w:pPr>
                      <w:r w:rsidRPr="006C1D97">
                        <w:rPr>
                          <w:color w:val="0070C0"/>
                        </w:rPr>
                        <w:t>De igual manera</w:t>
                      </w:r>
                    </w:p>
                    <w:p w14:paraId="0231703C" w14:textId="77777777" w:rsidR="004E04E2" w:rsidRPr="006C1D97" w:rsidRDefault="004E04E2" w:rsidP="006A03E3">
                      <w:pPr>
                        <w:spacing w:line="276" w:lineRule="auto"/>
                        <w:rPr>
                          <w:color w:val="0070C0"/>
                        </w:rPr>
                      </w:pPr>
                      <w:r w:rsidRPr="006C1D97">
                        <w:rPr>
                          <w:color w:val="0070C0"/>
                        </w:rPr>
                        <w:t>Al mismo tiempo</w:t>
                      </w:r>
                    </w:p>
                    <w:p w14:paraId="3DAB6A6A" w14:textId="77777777" w:rsidR="004E04E2" w:rsidRPr="006C1D97" w:rsidRDefault="004E04E2" w:rsidP="006A03E3">
                      <w:pPr>
                        <w:spacing w:line="276" w:lineRule="auto"/>
                        <w:rPr>
                          <w:color w:val="0070C0"/>
                        </w:rPr>
                      </w:pPr>
                      <w:r w:rsidRPr="006C1D97">
                        <w:rPr>
                          <w:color w:val="0070C0"/>
                        </w:rPr>
                        <w:t xml:space="preserve">Probablemente </w:t>
                      </w:r>
                    </w:p>
                    <w:p w14:paraId="1BFFD3AB" w14:textId="741E3C53" w:rsidR="004E04E2" w:rsidRDefault="004E04E2"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4E04E2" w:rsidRPr="006C1D97" w:rsidRDefault="004E04E2" w:rsidP="006A03E3">
                            <w:pPr>
                              <w:spacing w:line="276" w:lineRule="auto"/>
                              <w:rPr>
                                <w:color w:val="0070C0"/>
                              </w:rPr>
                            </w:pPr>
                            <w:r w:rsidRPr="006C1D97">
                              <w:rPr>
                                <w:color w:val="0070C0"/>
                              </w:rPr>
                              <w:t>Sin embargo</w:t>
                            </w:r>
                          </w:p>
                          <w:p w14:paraId="0F6108AA" w14:textId="77777777" w:rsidR="004E04E2" w:rsidRPr="006C1D97" w:rsidRDefault="004E04E2" w:rsidP="006A03E3">
                            <w:pPr>
                              <w:spacing w:line="276" w:lineRule="auto"/>
                              <w:rPr>
                                <w:color w:val="0070C0"/>
                              </w:rPr>
                            </w:pPr>
                            <w:r w:rsidRPr="006C1D97">
                              <w:rPr>
                                <w:color w:val="0070C0"/>
                              </w:rPr>
                              <w:t>Puesto que</w:t>
                            </w:r>
                          </w:p>
                          <w:p w14:paraId="189620B3" w14:textId="77777777" w:rsidR="004E04E2" w:rsidRPr="006C1D97" w:rsidRDefault="004E04E2" w:rsidP="006A03E3">
                            <w:pPr>
                              <w:spacing w:line="276" w:lineRule="auto"/>
                              <w:rPr>
                                <w:color w:val="0070C0"/>
                              </w:rPr>
                            </w:pPr>
                            <w:r w:rsidRPr="006C1D97">
                              <w:rPr>
                                <w:color w:val="0070C0"/>
                              </w:rPr>
                              <w:t>Por consiguiente</w:t>
                            </w:r>
                          </w:p>
                          <w:p w14:paraId="52713CAE" w14:textId="77777777" w:rsidR="004E04E2" w:rsidRPr="006C1D97" w:rsidRDefault="004E04E2" w:rsidP="006A03E3">
                            <w:pPr>
                              <w:spacing w:line="276" w:lineRule="auto"/>
                              <w:rPr>
                                <w:color w:val="0070C0"/>
                              </w:rPr>
                            </w:pPr>
                            <w:r w:rsidRPr="006C1D97">
                              <w:rPr>
                                <w:color w:val="0070C0"/>
                              </w:rPr>
                              <w:t>Dado que</w:t>
                            </w:r>
                          </w:p>
                          <w:p w14:paraId="5D31CE41" w14:textId="77777777" w:rsidR="004E04E2" w:rsidRPr="006C1D97" w:rsidRDefault="004E04E2" w:rsidP="006A03E3">
                            <w:pPr>
                              <w:spacing w:line="276" w:lineRule="auto"/>
                              <w:rPr>
                                <w:color w:val="0070C0"/>
                              </w:rPr>
                            </w:pPr>
                            <w:r w:rsidRPr="006C1D97">
                              <w:rPr>
                                <w:color w:val="0070C0"/>
                              </w:rPr>
                              <w:t>Teniendo en cuenta</w:t>
                            </w:r>
                          </w:p>
                          <w:p w14:paraId="5AC274CB" w14:textId="77777777" w:rsidR="004E04E2" w:rsidRPr="006C1D97" w:rsidRDefault="004E04E2" w:rsidP="006A03E3">
                            <w:pPr>
                              <w:spacing w:line="276" w:lineRule="auto"/>
                              <w:rPr>
                                <w:color w:val="0070C0"/>
                              </w:rPr>
                            </w:pPr>
                            <w:r w:rsidRPr="006C1D97">
                              <w:rPr>
                                <w:color w:val="0070C0"/>
                              </w:rPr>
                              <w:t>Entonces</w:t>
                            </w:r>
                          </w:p>
                          <w:p w14:paraId="71078023" w14:textId="77777777" w:rsidR="004E04E2" w:rsidRPr="006C1D97" w:rsidRDefault="004E04E2" w:rsidP="006A03E3">
                            <w:pPr>
                              <w:spacing w:line="276" w:lineRule="auto"/>
                              <w:rPr>
                                <w:color w:val="0070C0"/>
                              </w:rPr>
                            </w:pPr>
                            <w:r w:rsidRPr="006C1D97">
                              <w:rPr>
                                <w:color w:val="0070C0"/>
                              </w:rPr>
                              <w:t>Simultáneamente</w:t>
                            </w:r>
                          </w:p>
                          <w:p w14:paraId="47CBAA3D" w14:textId="77777777" w:rsidR="004E04E2" w:rsidRPr="006C1D97" w:rsidRDefault="004E04E2" w:rsidP="006A03E3">
                            <w:pPr>
                              <w:spacing w:line="276" w:lineRule="auto"/>
                              <w:rPr>
                                <w:color w:val="0070C0"/>
                              </w:rPr>
                            </w:pPr>
                            <w:r w:rsidRPr="006C1D97">
                              <w:rPr>
                                <w:color w:val="0070C0"/>
                              </w:rPr>
                              <w:t>Posiblemente</w:t>
                            </w:r>
                          </w:p>
                          <w:p w14:paraId="6B4EB2CF" w14:textId="77777777" w:rsidR="004E04E2" w:rsidRPr="006C1D97" w:rsidRDefault="004E04E2" w:rsidP="006A03E3">
                            <w:pPr>
                              <w:spacing w:line="276" w:lineRule="auto"/>
                              <w:rPr>
                                <w:color w:val="0070C0"/>
                              </w:rPr>
                            </w:pPr>
                            <w:r w:rsidRPr="006C1D97">
                              <w:rPr>
                                <w:color w:val="0070C0"/>
                              </w:rPr>
                              <w:t>En efecto</w:t>
                            </w:r>
                          </w:p>
                          <w:p w14:paraId="452EA86F" w14:textId="77777777" w:rsidR="004E04E2" w:rsidRPr="006C1D97" w:rsidRDefault="004E04E2" w:rsidP="006A03E3">
                            <w:pPr>
                              <w:spacing w:line="276" w:lineRule="auto"/>
                              <w:rPr>
                                <w:color w:val="0070C0"/>
                              </w:rPr>
                            </w:pPr>
                            <w:r w:rsidRPr="006C1D97">
                              <w:rPr>
                                <w:color w:val="0070C0"/>
                              </w:rPr>
                              <w:t>Ya que</w:t>
                            </w:r>
                          </w:p>
                          <w:p w14:paraId="2A008045" w14:textId="77777777" w:rsidR="004E04E2" w:rsidRPr="006C1D97" w:rsidRDefault="004E04E2" w:rsidP="006A03E3">
                            <w:pPr>
                              <w:spacing w:line="276" w:lineRule="auto"/>
                              <w:rPr>
                                <w:color w:val="0070C0"/>
                              </w:rPr>
                            </w:pPr>
                            <w:r w:rsidRPr="006C1D97">
                              <w:rPr>
                                <w:color w:val="0070C0"/>
                              </w:rPr>
                              <w:t>Ahora bien</w:t>
                            </w:r>
                          </w:p>
                          <w:p w14:paraId="704597A7" w14:textId="77777777" w:rsidR="004E04E2" w:rsidRPr="006C1D97" w:rsidRDefault="004E04E2" w:rsidP="006A03E3">
                            <w:pPr>
                              <w:spacing w:line="276" w:lineRule="auto"/>
                              <w:rPr>
                                <w:color w:val="0070C0"/>
                              </w:rPr>
                            </w:pPr>
                            <w:r w:rsidRPr="006C1D97">
                              <w:rPr>
                                <w:color w:val="0070C0"/>
                              </w:rPr>
                              <w:t>En cambio</w:t>
                            </w:r>
                          </w:p>
                          <w:p w14:paraId="38D7D189" w14:textId="77777777" w:rsidR="004E04E2" w:rsidRPr="006C1D97" w:rsidRDefault="004E04E2" w:rsidP="006A03E3">
                            <w:pPr>
                              <w:spacing w:line="276" w:lineRule="auto"/>
                              <w:rPr>
                                <w:color w:val="0070C0"/>
                              </w:rPr>
                            </w:pPr>
                            <w:r w:rsidRPr="006C1D97">
                              <w:rPr>
                                <w:color w:val="0070C0"/>
                              </w:rPr>
                              <w:t>En cuanto a</w:t>
                            </w:r>
                          </w:p>
                          <w:p w14:paraId="4A8E55F4" w14:textId="77777777" w:rsidR="004E04E2" w:rsidRPr="006C1D97" w:rsidRDefault="004E04E2" w:rsidP="006A03E3">
                            <w:pPr>
                              <w:spacing w:line="276" w:lineRule="auto"/>
                              <w:rPr>
                                <w:color w:val="0070C0"/>
                              </w:rPr>
                            </w:pPr>
                            <w:r w:rsidRPr="006C1D97">
                              <w:rPr>
                                <w:color w:val="0070C0"/>
                              </w:rPr>
                              <w:t>El siguiente punto es</w:t>
                            </w:r>
                          </w:p>
                          <w:p w14:paraId="50F2FEE8" w14:textId="77777777" w:rsidR="004E04E2" w:rsidRDefault="004E04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4E04E2" w:rsidRPr="006C1D97" w:rsidRDefault="004E04E2" w:rsidP="006A03E3">
                      <w:pPr>
                        <w:spacing w:line="276" w:lineRule="auto"/>
                        <w:rPr>
                          <w:color w:val="0070C0"/>
                        </w:rPr>
                      </w:pPr>
                      <w:r w:rsidRPr="006C1D97">
                        <w:rPr>
                          <w:color w:val="0070C0"/>
                        </w:rPr>
                        <w:t>Sin embargo</w:t>
                      </w:r>
                    </w:p>
                    <w:p w14:paraId="0F6108AA" w14:textId="77777777" w:rsidR="004E04E2" w:rsidRPr="006C1D97" w:rsidRDefault="004E04E2" w:rsidP="006A03E3">
                      <w:pPr>
                        <w:spacing w:line="276" w:lineRule="auto"/>
                        <w:rPr>
                          <w:color w:val="0070C0"/>
                        </w:rPr>
                      </w:pPr>
                      <w:r w:rsidRPr="006C1D97">
                        <w:rPr>
                          <w:color w:val="0070C0"/>
                        </w:rPr>
                        <w:t>Puesto que</w:t>
                      </w:r>
                    </w:p>
                    <w:p w14:paraId="189620B3" w14:textId="77777777" w:rsidR="004E04E2" w:rsidRPr="006C1D97" w:rsidRDefault="004E04E2" w:rsidP="006A03E3">
                      <w:pPr>
                        <w:spacing w:line="276" w:lineRule="auto"/>
                        <w:rPr>
                          <w:color w:val="0070C0"/>
                        </w:rPr>
                      </w:pPr>
                      <w:r w:rsidRPr="006C1D97">
                        <w:rPr>
                          <w:color w:val="0070C0"/>
                        </w:rPr>
                        <w:t>Por consiguiente</w:t>
                      </w:r>
                    </w:p>
                    <w:p w14:paraId="52713CAE" w14:textId="77777777" w:rsidR="004E04E2" w:rsidRPr="006C1D97" w:rsidRDefault="004E04E2" w:rsidP="006A03E3">
                      <w:pPr>
                        <w:spacing w:line="276" w:lineRule="auto"/>
                        <w:rPr>
                          <w:color w:val="0070C0"/>
                        </w:rPr>
                      </w:pPr>
                      <w:r w:rsidRPr="006C1D97">
                        <w:rPr>
                          <w:color w:val="0070C0"/>
                        </w:rPr>
                        <w:t>Dado que</w:t>
                      </w:r>
                    </w:p>
                    <w:p w14:paraId="5D31CE41" w14:textId="77777777" w:rsidR="004E04E2" w:rsidRPr="006C1D97" w:rsidRDefault="004E04E2" w:rsidP="006A03E3">
                      <w:pPr>
                        <w:spacing w:line="276" w:lineRule="auto"/>
                        <w:rPr>
                          <w:color w:val="0070C0"/>
                        </w:rPr>
                      </w:pPr>
                      <w:r w:rsidRPr="006C1D97">
                        <w:rPr>
                          <w:color w:val="0070C0"/>
                        </w:rPr>
                        <w:t>Teniendo en cuenta</w:t>
                      </w:r>
                    </w:p>
                    <w:p w14:paraId="5AC274CB" w14:textId="77777777" w:rsidR="004E04E2" w:rsidRPr="006C1D97" w:rsidRDefault="004E04E2" w:rsidP="006A03E3">
                      <w:pPr>
                        <w:spacing w:line="276" w:lineRule="auto"/>
                        <w:rPr>
                          <w:color w:val="0070C0"/>
                        </w:rPr>
                      </w:pPr>
                      <w:r w:rsidRPr="006C1D97">
                        <w:rPr>
                          <w:color w:val="0070C0"/>
                        </w:rPr>
                        <w:t>Entonces</w:t>
                      </w:r>
                    </w:p>
                    <w:p w14:paraId="71078023" w14:textId="77777777" w:rsidR="004E04E2" w:rsidRPr="006C1D97" w:rsidRDefault="004E04E2" w:rsidP="006A03E3">
                      <w:pPr>
                        <w:spacing w:line="276" w:lineRule="auto"/>
                        <w:rPr>
                          <w:color w:val="0070C0"/>
                        </w:rPr>
                      </w:pPr>
                      <w:r w:rsidRPr="006C1D97">
                        <w:rPr>
                          <w:color w:val="0070C0"/>
                        </w:rPr>
                        <w:t>Simultáneamente</w:t>
                      </w:r>
                    </w:p>
                    <w:p w14:paraId="47CBAA3D" w14:textId="77777777" w:rsidR="004E04E2" w:rsidRPr="006C1D97" w:rsidRDefault="004E04E2" w:rsidP="006A03E3">
                      <w:pPr>
                        <w:spacing w:line="276" w:lineRule="auto"/>
                        <w:rPr>
                          <w:color w:val="0070C0"/>
                        </w:rPr>
                      </w:pPr>
                      <w:r w:rsidRPr="006C1D97">
                        <w:rPr>
                          <w:color w:val="0070C0"/>
                        </w:rPr>
                        <w:t>Posiblemente</w:t>
                      </w:r>
                    </w:p>
                    <w:p w14:paraId="6B4EB2CF" w14:textId="77777777" w:rsidR="004E04E2" w:rsidRPr="006C1D97" w:rsidRDefault="004E04E2" w:rsidP="006A03E3">
                      <w:pPr>
                        <w:spacing w:line="276" w:lineRule="auto"/>
                        <w:rPr>
                          <w:color w:val="0070C0"/>
                        </w:rPr>
                      </w:pPr>
                      <w:r w:rsidRPr="006C1D97">
                        <w:rPr>
                          <w:color w:val="0070C0"/>
                        </w:rPr>
                        <w:t>En efecto</w:t>
                      </w:r>
                    </w:p>
                    <w:p w14:paraId="452EA86F" w14:textId="77777777" w:rsidR="004E04E2" w:rsidRPr="006C1D97" w:rsidRDefault="004E04E2" w:rsidP="006A03E3">
                      <w:pPr>
                        <w:spacing w:line="276" w:lineRule="auto"/>
                        <w:rPr>
                          <w:color w:val="0070C0"/>
                        </w:rPr>
                      </w:pPr>
                      <w:r w:rsidRPr="006C1D97">
                        <w:rPr>
                          <w:color w:val="0070C0"/>
                        </w:rPr>
                        <w:t>Ya que</w:t>
                      </w:r>
                    </w:p>
                    <w:p w14:paraId="2A008045" w14:textId="77777777" w:rsidR="004E04E2" w:rsidRPr="006C1D97" w:rsidRDefault="004E04E2" w:rsidP="006A03E3">
                      <w:pPr>
                        <w:spacing w:line="276" w:lineRule="auto"/>
                        <w:rPr>
                          <w:color w:val="0070C0"/>
                        </w:rPr>
                      </w:pPr>
                      <w:r w:rsidRPr="006C1D97">
                        <w:rPr>
                          <w:color w:val="0070C0"/>
                        </w:rPr>
                        <w:t>Ahora bien</w:t>
                      </w:r>
                    </w:p>
                    <w:p w14:paraId="704597A7" w14:textId="77777777" w:rsidR="004E04E2" w:rsidRPr="006C1D97" w:rsidRDefault="004E04E2" w:rsidP="006A03E3">
                      <w:pPr>
                        <w:spacing w:line="276" w:lineRule="auto"/>
                        <w:rPr>
                          <w:color w:val="0070C0"/>
                        </w:rPr>
                      </w:pPr>
                      <w:r w:rsidRPr="006C1D97">
                        <w:rPr>
                          <w:color w:val="0070C0"/>
                        </w:rPr>
                        <w:t>En cambio</w:t>
                      </w:r>
                    </w:p>
                    <w:p w14:paraId="38D7D189" w14:textId="77777777" w:rsidR="004E04E2" w:rsidRPr="006C1D97" w:rsidRDefault="004E04E2" w:rsidP="006A03E3">
                      <w:pPr>
                        <w:spacing w:line="276" w:lineRule="auto"/>
                        <w:rPr>
                          <w:color w:val="0070C0"/>
                        </w:rPr>
                      </w:pPr>
                      <w:r w:rsidRPr="006C1D97">
                        <w:rPr>
                          <w:color w:val="0070C0"/>
                        </w:rPr>
                        <w:t>En cuanto a</w:t>
                      </w:r>
                    </w:p>
                    <w:p w14:paraId="4A8E55F4" w14:textId="77777777" w:rsidR="004E04E2" w:rsidRPr="006C1D97" w:rsidRDefault="004E04E2" w:rsidP="006A03E3">
                      <w:pPr>
                        <w:spacing w:line="276" w:lineRule="auto"/>
                        <w:rPr>
                          <w:color w:val="0070C0"/>
                        </w:rPr>
                      </w:pPr>
                      <w:r w:rsidRPr="006C1D97">
                        <w:rPr>
                          <w:color w:val="0070C0"/>
                        </w:rPr>
                        <w:t>El siguiente punto es</w:t>
                      </w:r>
                    </w:p>
                    <w:p w14:paraId="50F2FEE8" w14:textId="77777777" w:rsidR="004E04E2" w:rsidRDefault="004E04E2"/>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E49CDDF" w14:textId="547A459A" w:rsidR="00F92C50" w:rsidRP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4E04E2">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RLq2FpsW/OtMHFRtl","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EB14EE" w:rsidRPr="00EB14EE">
        <w:rPr>
          <w:rFonts w:cs="Times New Roman"/>
          <w:szCs w:val="24"/>
        </w:rPr>
        <w:t>(</w:t>
      </w:r>
      <w:r w:rsidR="00EB14EE" w:rsidRPr="00EB14EE">
        <w:rPr>
          <w:rFonts w:cs="Times New Roman"/>
          <w:i/>
          <w:iCs/>
          <w:szCs w:val="24"/>
        </w:rPr>
        <w:t>¿En qué consiste Sistema Gestión Seguridad Salud Trabajo(SG-SST)?</w:t>
      </w:r>
      <w:r w:rsidR="00EB14EE" w:rsidRPr="00EB14EE">
        <w:rPr>
          <w:rFonts w:cs="Times New Roman"/>
          <w:szCs w:val="24"/>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00E2313B" w:rsidRPr="00F92C50">
        <w:rPr>
          <w:rFonts w:eastAsia="Times New Roman" w:cs="Times New Roman"/>
          <w:color w:val="000000"/>
          <w:szCs w:val="24"/>
          <w:lang w:eastAsia="es-CO"/>
        </w:rPr>
        <w:t>Es</w:t>
      </w:r>
      <w:r w:rsidRPr="00F92C50">
        <w:rPr>
          <w:rFonts w:eastAsia="Times New Roman" w:cs="Times New Roman"/>
          <w:color w:val="000000"/>
          <w:szCs w:val="24"/>
          <w:lang w:eastAsia="es-CO"/>
        </w:rPr>
        <w:t xml:space="preserve"> un </w:t>
      </w:r>
      <w:r w:rsidR="00E2313B" w:rsidRPr="00F92C50">
        <w:rPr>
          <w:rFonts w:eastAsia="Times New Roman" w:cs="Times New Roman"/>
          <w:color w:val="000000"/>
          <w:szCs w:val="24"/>
          <w:lang w:eastAsia="es-CO"/>
        </w:rPr>
        <w:t>estándar</w:t>
      </w:r>
      <w:r w:rsidRPr="00F92C50">
        <w:rPr>
          <w:rFonts w:eastAsia="Times New Roman" w:cs="Times New Roman"/>
          <w:color w:val="000000"/>
          <w:szCs w:val="24"/>
          <w:lang w:eastAsia="es-CO"/>
        </w:rPr>
        <w:t xml:space="preserve"> que permite tratar y a su vez prevenir las lesiones y las enfermedades que se pueden generar a los empleados en su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w:t>
      </w:r>
      <w:r w:rsidR="00E2313B" w:rsidRPr="00F92C50">
        <w:rPr>
          <w:rFonts w:eastAsia="Times New Roman" w:cs="Times New Roman"/>
          <w:color w:val="000000"/>
          <w:szCs w:val="24"/>
          <w:lang w:eastAsia="es-CO"/>
        </w:rPr>
        <w:t>así</w:t>
      </w:r>
      <w:r w:rsidRPr="00F92C50">
        <w:rPr>
          <w:rFonts w:eastAsia="Times New Roman" w:cs="Times New Roman"/>
          <w:color w:val="000000"/>
          <w:szCs w:val="24"/>
          <w:lang w:eastAsia="es-CO"/>
        </w:rPr>
        <w:t xml:space="preserve"> como el de mejorar el ambiente en </w:t>
      </w:r>
      <w:r w:rsidR="00E2313B" w:rsidRPr="00F92C50">
        <w:rPr>
          <w:rFonts w:eastAsia="Times New Roman" w:cs="Times New Roman"/>
          <w:color w:val="000000"/>
          <w:szCs w:val="24"/>
          <w:lang w:eastAsia="es-CO"/>
        </w:rPr>
        <w:t>términos</w:t>
      </w:r>
      <w:r w:rsidRPr="00F92C50">
        <w:rPr>
          <w:rFonts w:eastAsia="Times New Roman" w:cs="Times New Roman"/>
          <w:color w:val="000000"/>
          <w:szCs w:val="24"/>
          <w:lang w:eastAsia="es-CO"/>
        </w:rPr>
        <w:t xml:space="preserve">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23C796DC" w:rsid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sto </w:t>
      </w:r>
      <w:r w:rsidR="00E2313B" w:rsidRPr="00F92C50">
        <w:rPr>
          <w:rFonts w:eastAsia="Times New Roman" w:cs="Times New Roman"/>
          <w:color w:val="000000"/>
          <w:szCs w:val="24"/>
          <w:lang w:eastAsia="es-CO"/>
        </w:rPr>
        <w:t>conlleva</w:t>
      </w:r>
      <w:r w:rsidRPr="00F92C50">
        <w:rPr>
          <w:rFonts w:eastAsia="Times New Roman" w:cs="Times New Roman"/>
          <w:color w:val="000000"/>
          <w:szCs w:val="24"/>
          <w:lang w:eastAsia="es-CO"/>
        </w:rPr>
        <w:t xml:space="preserve">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 xml:space="preserve">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w:t>
      </w:r>
      <w:r w:rsidR="00E2313B" w:rsidRPr="00F92C50">
        <w:rPr>
          <w:rFonts w:eastAsia="Times New Roman" w:cs="Times New Roman"/>
          <w:color w:val="000000"/>
          <w:szCs w:val="24"/>
          <w:lang w:eastAsia="es-CO"/>
        </w:rPr>
        <w:t>compañía</w:t>
      </w:r>
      <w:r w:rsidRPr="00F92C50">
        <w:rPr>
          <w:rFonts w:eastAsia="Times New Roman" w:cs="Times New Roman"/>
          <w:color w:val="000000"/>
          <w:szCs w:val="24"/>
          <w:lang w:eastAsia="es-CO"/>
        </w:rPr>
        <w:t>,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4E04E2">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uc0\\u8212{}Ministerio del trabajo}, s.\\uc0\\u160{}f.)","plainCitation":"(Sistema de Gestión de Seguridad y Salud en el Trabajo—Ministerio del trabajo, s. f.)","noteIndex":0},"citationItems":[{"id":"RLq2FpsW/XGhZnmJ7","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EB14EE" w:rsidRPr="00EB14EE">
        <w:rPr>
          <w:rFonts w:cs="Times New Roman"/>
          <w:szCs w:val="24"/>
        </w:rPr>
        <w:t>(</w:t>
      </w:r>
      <w:r w:rsidR="00EB14EE" w:rsidRPr="00EB14EE">
        <w:rPr>
          <w:rFonts w:cs="Times New Roman"/>
          <w:i/>
          <w:iCs/>
          <w:szCs w:val="24"/>
        </w:rPr>
        <w:t>Sistema de Gestión de Seguridad y Salud en el Trabajo—Ministerio del trabajo</w:t>
      </w:r>
      <w:r w:rsidR="00EB14EE" w:rsidRPr="00EB14EE">
        <w:rPr>
          <w:rFonts w:cs="Times New Roman"/>
          <w:szCs w:val="24"/>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w:t>
      </w:r>
      <w:r w:rsidR="00E2313B" w:rsidRPr="00F92C50">
        <w:rPr>
          <w:rFonts w:eastAsia="Times New Roman" w:cs="Times New Roman"/>
          <w:color w:val="000000"/>
          <w:szCs w:val="24"/>
          <w:lang w:eastAsia="es-CO"/>
        </w:rPr>
        <w:t>estén</w:t>
      </w:r>
      <w:r w:rsidRPr="00F92C50">
        <w:rPr>
          <w:rFonts w:eastAsia="Times New Roman" w:cs="Times New Roman"/>
          <w:color w:val="000000"/>
          <w:szCs w:val="24"/>
          <w:lang w:eastAsia="es-CO"/>
        </w:rPr>
        <w:t xml:space="preserve"> aplicando de la manera correcta bajos las distinta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64360E3B" w:rsidR="00097EF6" w:rsidRDefault="00097EF6" w:rsidP="00097EF6">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está</w:t>
      </w:r>
      <w:r w:rsidRPr="00097EF6">
        <w:rPr>
          <w:rFonts w:eastAsia="Times New Roman" w:cs="Times New Roman"/>
          <w:color w:val="000000"/>
          <w:szCs w:val="24"/>
          <w:lang w:eastAsia="es-CO"/>
        </w:rPr>
        <w:t xml:space="preserve">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3818DFA6"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 xml:space="preserve">na buena planificación permite identificar posibles factores de riesgos y crear una estrategia que permita tener </w:t>
      </w:r>
      <w:r w:rsidR="00E2313B" w:rsidRPr="00097EF6">
        <w:rPr>
          <w:rFonts w:eastAsia="Times New Roman" w:cs="Times New Roman"/>
          <w:color w:val="000000"/>
          <w:szCs w:val="24"/>
          <w:lang w:eastAsia="es-CO"/>
        </w:rPr>
        <w:t>un</w:t>
      </w:r>
      <w:r w:rsidR="00097EF6" w:rsidRPr="00097EF6">
        <w:rPr>
          <w:rFonts w:eastAsia="Times New Roman" w:cs="Times New Roman"/>
          <w:color w:val="000000"/>
          <w:szCs w:val="24"/>
          <w:lang w:eastAsia="es-CO"/>
        </w:rPr>
        <w:t xml:space="preserve">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036C6BA3"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w:t>
      </w:r>
      <w:r w:rsidR="00E2313B">
        <w:rPr>
          <w:rFonts w:eastAsia="Times New Roman" w:cs="Times New Roman"/>
          <w:color w:val="000000"/>
          <w:szCs w:val="24"/>
          <w:lang w:eastAsia="es-CO"/>
        </w:rPr>
        <w:t>es</w:t>
      </w:r>
      <w:r w:rsidR="00097EF6"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beneficios</w:t>
      </w:r>
      <w:r w:rsidR="00097EF6" w:rsidRPr="00097EF6">
        <w:rPr>
          <w:rFonts w:eastAsia="Times New Roman" w:cs="Times New Roman"/>
          <w:color w:val="000000"/>
          <w:szCs w:val="24"/>
          <w:lang w:eastAsia="es-CO"/>
        </w:rPr>
        <w:t xml:space="preserve">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77777777" w:rsidR="00097EF6" w:rsidRPr="00097EF6" w:rsidRDefault="00097EF6" w:rsidP="00097EF6">
      <w:pPr>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SG-SST toma como marco de referencia la ISO 45001:2018, la cual nos dice que se debe 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65BC6F8C" w:rsidR="00984C4D" w:rsidRPr="00984C4D" w:rsidRDefault="00F86A5C" w:rsidP="00984C4D">
      <w:pPr>
        <w:spacing w:line="240" w:lineRule="auto"/>
        <w:rPr>
          <w:rFonts w:eastAsia="Times New Roman" w:cs="Times New Roman"/>
          <w:szCs w:val="24"/>
          <w:lang w:eastAsia="es-CO"/>
        </w:rPr>
      </w:pPr>
      <w:r>
        <w:rPr>
          <w:rFonts w:eastAsia="Times New Roman" w:cs="Times New Roman"/>
          <w:b/>
          <w:bCs/>
          <w:color w:val="000000"/>
          <w:szCs w:val="24"/>
          <w:lang w:eastAsia="es-CO"/>
        </w:rPr>
        <w:t xml:space="preserve">6.1 </w:t>
      </w:r>
      <w:r w:rsidR="00984C4D"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 xml:space="preserve">Es una norma creada por ISO (International </w:t>
      </w:r>
      <w:proofErr w:type="spellStart"/>
      <w:r w:rsidRPr="00984C4D">
        <w:rPr>
          <w:rFonts w:eastAsia="Times New Roman" w:cs="Times New Roman"/>
          <w:color w:val="000000"/>
          <w:szCs w:val="24"/>
          <w:lang w:eastAsia="es-CO"/>
        </w:rPr>
        <w:t>Organization</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for</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Standardzation</w:t>
      </w:r>
      <w:proofErr w:type="spellEnd"/>
      <w:r w:rsidRPr="00984C4D">
        <w:rPr>
          <w:rFonts w:eastAsia="Times New Roman" w:cs="Times New Roman"/>
          <w:color w:val="000000"/>
          <w:szCs w:val="24"/>
          <w:lang w:eastAsia="es-CO"/>
        </w:rPr>
        <w:t xml:space="preserve">) y específicamente dirigida a las pequeñas organizaciones las cuales son identificadas como </w:t>
      </w:r>
      <w:proofErr w:type="spellStart"/>
      <w:r w:rsidRPr="00984C4D">
        <w:rPr>
          <w:rFonts w:eastAsia="Times New Roman" w:cs="Times New Roman"/>
          <w:color w:val="000000"/>
          <w:szCs w:val="24"/>
          <w:lang w:eastAsia="es-CO"/>
        </w:rPr>
        <w:t>VSE’s</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Very</w:t>
      </w:r>
      <w:proofErr w:type="spellEnd"/>
      <w:r w:rsidRPr="00984C4D">
        <w:rPr>
          <w:rFonts w:eastAsia="Times New Roman" w:cs="Times New Roman"/>
          <w:color w:val="000000"/>
          <w:szCs w:val="24"/>
          <w:lang w:eastAsia="es-CO"/>
        </w:rPr>
        <w:t xml:space="preserve"> Small </w:t>
      </w:r>
      <w:proofErr w:type="spellStart"/>
      <w:r w:rsidRPr="00984C4D">
        <w:rPr>
          <w:rFonts w:eastAsia="Times New Roman" w:cs="Times New Roman"/>
          <w:color w:val="000000"/>
          <w:szCs w:val="24"/>
          <w:lang w:eastAsia="es-CO"/>
        </w:rPr>
        <w:t>Entities</w:t>
      </w:r>
      <w:proofErr w:type="spellEnd"/>
      <w:r w:rsidRPr="00984C4D">
        <w:rPr>
          <w:rFonts w:eastAsia="Times New Roman" w:cs="Times New Roman"/>
          <w:color w:val="000000"/>
          <w:szCs w:val="24"/>
          <w:lang w:eastAsia="es-CO"/>
        </w:rPr>
        <w:t>) por sus siglas en inglés.</w:t>
      </w:r>
    </w:p>
    <w:p w14:paraId="4120DFBE" w14:textId="40DE27DD"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r w:rsidR="00EB14EE">
        <w:rPr>
          <w:rFonts w:eastAsia="Times New Roman" w:cs="Times New Roman"/>
          <w:color w:val="000000"/>
          <w:szCs w:val="24"/>
          <w:lang w:eastAsia="es-CO"/>
        </w:rPr>
        <w:t xml:space="preserve"> </w:t>
      </w:r>
      <w:r w:rsidR="00EB14EE">
        <w:rPr>
          <w:rFonts w:eastAsia="Times New Roman" w:cs="Times New Roman"/>
          <w:color w:val="000000"/>
          <w:szCs w:val="24"/>
          <w:lang w:eastAsia="es-CO"/>
        </w:rPr>
        <w:fldChar w:fldCharType="begin"/>
      </w:r>
      <w:r w:rsidR="00EB14EE">
        <w:rPr>
          <w:rFonts w:eastAsia="Times New Roman" w:cs="Times New Roman"/>
          <w:color w:val="000000"/>
          <w:szCs w:val="24"/>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rFonts w:eastAsia="Times New Roman" w:cs="Times New Roman"/>
          <w:color w:val="000000"/>
          <w:szCs w:val="24"/>
          <w:lang w:eastAsia="es-CO"/>
        </w:rPr>
        <w:fldChar w:fldCharType="separate"/>
      </w:r>
      <w:r w:rsidR="00EB14EE" w:rsidRPr="00EB14EE">
        <w:rPr>
          <w:rFonts w:cs="Times New Roman"/>
          <w:szCs w:val="24"/>
        </w:rPr>
        <w:t>(</w:t>
      </w:r>
      <w:r w:rsidR="00EB14EE" w:rsidRPr="00EB14EE">
        <w:rPr>
          <w:rFonts w:cs="Times New Roman"/>
          <w:i/>
          <w:iCs/>
          <w:szCs w:val="24"/>
        </w:rPr>
        <w:t>Normas y Estándares de calidad para el desarrollo de Software – Fernando Arciniega</w:t>
      </w:r>
      <w:r w:rsidR="00EB14EE" w:rsidRPr="00EB14EE">
        <w:rPr>
          <w:rFonts w:cs="Times New Roman"/>
          <w:szCs w:val="24"/>
        </w:rPr>
        <w:t>, s. f.)</w:t>
      </w:r>
      <w:r w:rsidR="00EB14EE">
        <w:rPr>
          <w:rFonts w:eastAsia="Times New Roman" w:cs="Times New Roman"/>
          <w:color w:val="000000"/>
          <w:szCs w:val="24"/>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EF059CC" w14:textId="7BD92657"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 - Contáctano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Pr="00EB14EE">
        <w:rPr>
          <w:rFonts w:cs="Times New Roman"/>
        </w:rPr>
        <w:t>(</w:t>
      </w:r>
      <w:proofErr w:type="spellStart"/>
      <w:proofErr w:type="gramStart"/>
      <w:r w:rsidRPr="00EB14EE">
        <w:rPr>
          <w:rFonts w:cs="Times New Roman"/>
        </w:rPr>
        <w:t>nycemx</w:t>
      </w:r>
      <w:proofErr w:type="spellEnd"/>
      <w:proofErr w:type="gramEnd"/>
      <w:r w:rsidRPr="00EB14EE">
        <w:rPr>
          <w:rFonts w:cs="Times New Roman"/>
        </w:rPr>
        <w:t>,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247A21B2" w:rsidR="00984C4D" w:rsidRPr="00984C4D" w:rsidRDefault="00F86A5C" w:rsidP="00984C4D">
      <w:pPr>
        <w:spacing w:line="240" w:lineRule="auto"/>
        <w:rPr>
          <w:rFonts w:eastAsia="Times New Roman" w:cs="Times New Roman"/>
          <w:szCs w:val="24"/>
          <w:lang w:eastAsia="es-CO"/>
        </w:rPr>
      </w:pPr>
      <w:r>
        <w:rPr>
          <w:rFonts w:eastAsia="Times New Roman" w:cs="Times New Roman"/>
          <w:b/>
          <w:bCs/>
          <w:color w:val="000000"/>
          <w:szCs w:val="24"/>
          <w:lang w:eastAsia="es-CO"/>
        </w:rPr>
        <w:t xml:space="preserve">6.2 </w:t>
      </w:r>
      <w:r w:rsidR="00984C4D" w:rsidRPr="00984C4D">
        <w:rPr>
          <w:rFonts w:eastAsia="Times New Roman" w:cs="Times New Roman"/>
          <w:b/>
          <w:bCs/>
          <w:color w:val="000000"/>
          <w:szCs w:val="24"/>
          <w:lang w:eastAsia="es-CO"/>
        </w:rPr>
        <w:t>ICONIX</w:t>
      </w:r>
    </w:p>
    <w:p w14:paraId="381910F0" w14:textId="666B9AF4" w:rsidR="00984C4D" w:rsidRPr="00984C4D" w:rsidRDefault="00984C4D" w:rsidP="00984C4D">
      <w:pPr>
        <w:spacing w:line="240" w:lineRule="auto"/>
        <w:rPr>
          <w:rFonts w:eastAsia="Times New Roman" w:cs="Times New Roman"/>
          <w:szCs w:val="24"/>
          <w:lang w:eastAsia="es-CO"/>
        </w:rPr>
      </w:pPr>
      <w:r w:rsidRPr="00653E06">
        <w:rPr>
          <w:rFonts w:eastAsia="Times New Roman" w:cs="Times New Roman"/>
          <w:bCs/>
          <w:color w:val="000000"/>
          <w:szCs w:val="24"/>
          <w:lang w:eastAsia="es-CO"/>
        </w:rPr>
        <w:tab/>
      </w:r>
      <w:r w:rsidR="00653E06" w:rsidRPr="00653E06">
        <w:rPr>
          <w:rFonts w:eastAsia="Times New Roman" w:cs="Times New Roman"/>
          <w:bCs/>
          <w:color w:val="000000"/>
          <w:szCs w:val="24"/>
          <w:lang w:eastAsia="es-CO"/>
        </w:rPr>
        <w:t xml:space="preserve">Es una </w:t>
      </w:r>
      <w:r w:rsidRPr="00984C4D">
        <w:rPr>
          <w:rFonts w:eastAsia="Times New Roman" w:cs="Times New Roman"/>
          <w:color w:val="000000"/>
          <w:szCs w:val="24"/>
          <w:lang w:eastAsia="es-CO"/>
        </w:rPr>
        <w:t xml:space="preserve">metodología </w:t>
      </w:r>
      <w:r w:rsidR="00653E06">
        <w:rPr>
          <w:rFonts w:eastAsia="Times New Roman" w:cs="Times New Roman"/>
          <w:color w:val="000000"/>
          <w:szCs w:val="24"/>
          <w:lang w:eastAsia="es-CO"/>
        </w:rPr>
        <w:t xml:space="preserve">que </w:t>
      </w:r>
      <w:r w:rsidRPr="00984C4D">
        <w:rPr>
          <w:rFonts w:eastAsia="Times New Roman" w:cs="Times New Roman"/>
          <w:color w:val="000000"/>
          <w:szCs w:val="24"/>
          <w:lang w:eastAsia="es-CO"/>
        </w:rPr>
        <w:t xml:space="preserve">está orientada </w:t>
      </w:r>
      <w:r w:rsidR="00653E06">
        <w:rPr>
          <w:rFonts w:eastAsia="Times New Roman" w:cs="Times New Roman"/>
          <w:color w:val="000000"/>
          <w:szCs w:val="24"/>
          <w:lang w:eastAsia="es-CO"/>
        </w:rPr>
        <w:t xml:space="preserve">principalmente </w:t>
      </w:r>
      <w:r w:rsidRPr="00984C4D">
        <w:rPr>
          <w:rFonts w:eastAsia="Times New Roman" w:cs="Times New Roman"/>
          <w:color w:val="000000"/>
          <w:szCs w:val="24"/>
          <w:lang w:eastAsia="es-CO"/>
        </w:rPr>
        <w:t xml:space="preserve">a equipos de trabajo pequeños, es </w:t>
      </w:r>
      <w:proofErr w:type="spellStart"/>
      <w:r w:rsidRPr="00984C4D">
        <w:rPr>
          <w:rFonts w:eastAsia="Times New Roman" w:cs="Times New Roman"/>
          <w:color w:val="000000"/>
          <w:szCs w:val="24"/>
          <w:lang w:eastAsia="es-CO"/>
        </w:rPr>
        <w:t>semi</w:t>
      </w:r>
      <w:proofErr w:type="spellEnd"/>
      <w:r w:rsidRPr="00984C4D">
        <w:rPr>
          <w:rFonts w:eastAsia="Times New Roman" w:cs="Times New Roman"/>
          <w:color w:val="000000"/>
          <w:szCs w:val="24"/>
          <w:lang w:eastAsia="es-CO"/>
        </w:rPr>
        <w:t xml:space="preserve"> ágil y emplea lo mejor de las metodologías RUP</w:t>
      </w:r>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Rational</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Unified</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Proccess</w:t>
      </w:r>
      <w:proofErr w:type="spellEnd"/>
      <w:r w:rsidR="00653E06">
        <w:rPr>
          <w:rFonts w:eastAsia="Times New Roman" w:cs="Times New Roman"/>
          <w:color w:val="000000"/>
          <w:szCs w:val="24"/>
          <w:lang w:eastAsia="es-CO"/>
        </w:rPr>
        <w:t>)</w:t>
      </w:r>
      <w:r w:rsidRPr="00984C4D">
        <w:rPr>
          <w:rFonts w:eastAsia="Times New Roman" w:cs="Times New Roman"/>
          <w:color w:val="000000"/>
          <w:szCs w:val="24"/>
          <w:lang w:eastAsia="es-CO"/>
        </w:rPr>
        <w:t xml:space="preserve"> y XP</w:t>
      </w:r>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eXtreme</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Programming</w:t>
      </w:r>
      <w:proofErr w:type="spellEnd"/>
      <w:r w:rsidR="00653E06">
        <w:rPr>
          <w:rFonts w:eastAsia="Times New Roman" w:cs="Times New Roman"/>
          <w:color w:val="000000"/>
          <w:szCs w:val="24"/>
          <w:lang w:eastAsia="es-CO"/>
        </w:rPr>
        <w:t>)</w:t>
      </w:r>
      <w:r w:rsidR="006C7644">
        <w:rPr>
          <w:rFonts w:eastAsia="Times New Roman" w:cs="Times New Roman"/>
          <w:color w:val="000000"/>
          <w:szCs w:val="24"/>
          <w:lang w:eastAsia="es-CO"/>
        </w:rPr>
        <w:t xml:space="preserve">. </w:t>
      </w:r>
      <w:r w:rsidR="006C7644">
        <w:rPr>
          <w:rFonts w:eastAsia="Times New Roman" w:cs="Times New Roman"/>
          <w:color w:val="000000"/>
          <w:szCs w:val="24"/>
          <w:lang w:eastAsia="es-CO"/>
        </w:rPr>
        <w:fldChar w:fldCharType="begin"/>
      </w:r>
      <w:r w:rsidR="006C7644">
        <w:rPr>
          <w:rFonts w:eastAsia="Times New Roman" w:cs="Times New Roman"/>
          <w:color w:val="000000"/>
          <w:szCs w:val="24"/>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rFonts w:eastAsia="Times New Roman" w:cs="Times New Roman"/>
          <w:color w:val="000000"/>
          <w:szCs w:val="24"/>
          <w:lang w:eastAsia="es-CO"/>
        </w:rPr>
        <w:fldChar w:fldCharType="separate"/>
      </w:r>
      <w:r w:rsidR="006C7644" w:rsidRPr="006C7644">
        <w:rPr>
          <w:rFonts w:cs="Times New Roman"/>
          <w:szCs w:val="24"/>
        </w:rPr>
        <w:t>(</w:t>
      </w:r>
      <w:r w:rsidR="006C7644" w:rsidRPr="006C7644">
        <w:rPr>
          <w:rFonts w:cs="Times New Roman"/>
          <w:i/>
          <w:iCs/>
          <w:szCs w:val="24"/>
        </w:rPr>
        <w:t xml:space="preserve">ICONIX - </w:t>
      </w:r>
      <w:proofErr w:type="spellStart"/>
      <w:r w:rsidR="006C7644" w:rsidRPr="006C7644">
        <w:rPr>
          <w:rFonts w:cs="Times New Roman"/>
          <w:i/>
          <w:iCs/>
          <w:szCs w:val="24"/>
        </w:rPr>
        <w:t>EcuRed</w:t>
      </w:r>
      <w:proofErr w:type="spellEnd"/>
      <w:r w:rsidR="006C7644" w:rsidRPr="006C7644">
        <w:rPr>
          <w:rFonts w:cs="Times New Roman"/>
          <w:szCs w:val="24"/>
        </w:rPr>
        <w:t>, s. f.)</w:t>
      </w:r>
      <w:r w:rsidR="006C7644">
        <w:rPr>
          <w:rFonts w:eastAsia="Times New Roman" w:cs="Times New Roman"/>
          <w:color w:val="000000"/>
          <w:szCs w:val="24"/>
          <w:lang w:eastAsia="es-CO"/>
        </w:rPr>
        <w:fldChar w:fldCharType="end"/>
      </w:r>
      <w:r w:rsidRPr="00984C4D">
        <w:rPr>
          <w:rFonts w:eastAsia="Times New Roman" w:cs="Times New Roman"/>
          <w:color w:val="000000"/>
          <w:szCs w:val="24"/>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82EE559"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A medida que el proyecto va avanzando en cada fase, se revisa y mejora todo lo correspondiente al producto</w:t>
      </w:r>
      <w:r w:rsidRPr="00984C4D">
        <w:rPr>
          <w:rFonts w:eastAsia="Times New Roman" w:cs="Times New Roman"/>
          <w:color w:val="000000"/>
          <w:szCs w:val="24"/>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46AEEB80"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Todo lo que sea realizado en el proyecto debe estar definido por un requisito previo, para mantener una relación con los diferentes artefactos generados</w:t>
      </w:r>
      <w:r w:rsidRPr="00984C4D">
        <w:rPr>
          <w:rFonts w:eastAsia="Times New Roman" w:cs="Times New Roman"/>
          <w:color w:val="000000"/>
          <w:szCs w:val="24"/>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7D8FFCC8" w:rsidR="00984C4D" w:rsidRPr="00EE2FCA" w:rsidRDefault="00984C4D" w:rsidP="00653E06">
      <w:pPr>
        <w:pStyle w:val="Prrafodelista"/>
        <w:numPr>
          <w:ilvl w:val="0"/>
          <w:numId w:val="15"/>
        </w:numPr>
        <w:spacing w:line="240" w:lineRule="auto"/>
        <w:rPr>
          <w:rFonts w:eastAsia="Times New Roman" w:cs="Times New Roman"/>
          <w:szCs w:val="24"/>
          <w:lang w:eastAsia="es-CO"/>
        </w:rPr>
      </w:pPr>
      <w:r w:rsidRPr="00653E06">
        <w:rPr>
          <w:rFonts w:eastAsia="Times New Roman" w:cs="Times New Roman"/>
          <w:b/>
          <w:color w:val="000000"/>
          <w:szCs w:val="24"/>
          <w:lang w:eastAsia="es-CO"/>
        </w:rPr>
        <w:t>UML</w:t>
      </w:r>
      <w:r w:rsidR="00653E06">
        <w:rPr>
          <w:rFonts w:eastAsia="Times New Roman" w:cs="Times New Roman"/>
          <w:color w:val="000000"/>
          <w:szCs w:val="24"/>
          <w:lang w:eastAsia="es-CO"/>
        </w:rPr>
        <w:t>:</w:t>
      </w:r>
      <w:r w:rsidRPr="00653E06">
        <w:rPr>
          <w:rFonts w:eastAsia="Times New Roman" w:cs="Times New Roman"/>
          <w:color w:val="000000"/>
          <w:szCs w:val="24"/>
          <w:lang w:eastAsia="es-CO"/>
        </w:rPr>
        <w:t xml:space="preserve"> </w:t>
      </w:r>
      <w:r w:rsidR="000E29BC">
        <w:rPr>
          <w:rFonts w:eastAsia="Times New Roman" w:cs="Times New Roman"/>
          <w:color w:val="000000"/>
          <w:szCs w:val="24"/>
          <w:lang w:eastAsia="es-CO"/>
        </w:rPr>
        <w:t>Se implementan los diagramas que se crean necesarios para</w:t>
      </w:r>
      <w:r w:rsidR="00EE2FCA">
        <w:rPr>
          <w:rFonts w:eastAsia="Times New Roman" w:cs="Times New Roman"/>
          <w:color w:val="000000"/>
          <w:szCs w:val="24"/>
          <w:lang w:eastAsia="es-CO"/>
        </w:rPr>
        <w:t xml:space="preserve"> la correcta construcción del producto</w:t>
      </w:r>
      <w:r w:rsidRPr="00653E06">
        <w:rPr>
          <w:rFonts w:eastAsia="Times New Roman" w:cs="Times New Roman"/>
          <w:color w:val="000000"/>
          <w:szCs w:val="24"/>
          <w:lang w:eastAsia="es-CO"/>
        </w:rPr>
        <w:t>.</w:t>
      </w:r>
    </w:p>
    <w:p w14:paraId="2CB0AF31" w14:textId="7492751F"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Pr="00EE2FCA">
        <w:rPr>
          <w:rFonts w:cs="Times New Roman"/>
          <w:szCs w:val="24"/>
        </w:rPr>
        <w:t>(</w:t>
      </w:r>
      <w:r w:rsidRPr="00EE2FCA">
        <w:rPr>
          <w:rFonts w:cs="Times New Roman"/>
          <w:i/>
          <w:iCs/>
          <w:szCs w:val="24"/>
        </w:rPr>
        <w:t xml:space="preserve">ICONIX - </w:t>
      </w:r>
      <w:proofErr w:type="spellStart"/>
      <w:r w:rsidRPr="00EE2FCA">
        <w:rPr>
          <w:rFonts w:cs="Times New Roman"/>
          <w:i/>
          <w:iCs/>
          <w:szCs w:val="24"/>
        </w:rPr>
        <w:t>EcuRed</w:t>
      </w:r>
      <w:proofErr w:type="spellEnd"/>
      <w:r w:rsidRPr="00EE2FCA">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59391AF" w:rsidR="00F86A5C" w:rsidRDefault="00EE2FCA" w:rsidP="00EE2FCA">
      <w:pPr>
        <w:pStyle w:val="Prrafodelista"/>
        <w:numPr>
          <w:ilvl w:val="0"/>
          <w:numId w:val="15"/>
        </w:numPr>
        <w:rPr>
          <w:rFonts w:eastAsia="Times New Roman" w:cs="Times New Roman"/>
          <w:color w:val="000000"/>
          <w:szCs w:val="24"/>
          <w:lang w:eastAsia="es-CO"/>
        </w:rPr>
      </w:pPr>
      <w:r>
        <w:rPr>
          <w:rFonts w:eastAsia="Times New Roman" w:cs="Times New Roman"/>
          <w:b/>
          <w:color w:val="000000"/>
          <w:szCs w:val="24"/>
          <w:lang w:eastAsia="es-CO"/>
        </w:rPr>
        <w:t>Análisis de requisitos:</w:t>
      </w:r>
      <w:r w:rsidR="00692CDD">
        <w:rPr>
          <w:rFonts w:eastAsia="Times New Roman" w:cs="Times New Roman"/>
          <w:b/>
          <w:color w:val="000000"/>
          <w:szCs w:val="24"/>
          <w:lang w:eastAsia="es-CO"/>
        </w:rPr>
        <w:t xml:space="preserve"> </w:t>
      </w:r>
      <w:r w:rsidR="00692CDD">
        <w:rPr>
          <w:rFonts w:eastAsia="Times New Roman" w:cs="Times New Roman"/>
          <w:color w:val="000000"/>
          <w:szCs w:val="24"/>
          <w:lang w:eastAsia="es-CO"/>
        </w:rPr>
        <w:t>En esta fase se establecen todos los requisitos que conformaran el producto, posteriormente se construirá el diagrama de clases en el cual se agruparan las funcionalidades del sistema.</w:t>
      </w:r>
      <w:r w:rsidR="00692CDD" w:rsidRPr="00692CDD">
        <w:rPr>
          <w:rFonts w:eastAsia="Times New Roman" w:cs="Times New Roman"/>
          <w:color w:val="000000"/>
          <w:szCs w:val="24"/>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58EAD510" w:rsidR="00EE2FCA" w:rsidRPr="005D16E1" w:rsidRDefault="00692CDD"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lastRenderedPageBreak/>
        <w:t>Análisis y Revisión del d</w:t>
      </w:r>
      <w:r w:rsidR="00EE2FCA" w:rsidRPr="00EE2FCA">
        <w:rPr>
          <w:rFonts w:eastAsia="Times New Roman" w:cs="Times New Roman"/>
          <w:b/>
          <w:color w:val="000000"/>
          <w:szCs w:val="24"/>
          <w:lang w:eastAsia="es-CO"/>
        </w:rPr>
        <w:t>iseño preliminar</w:t>
      </w:r>
      <w:r w:rsidR="00EE2FCA">
        <w:rPr>
          <w:rFonts w:eastAsia="Times New Roman" w:cs="Times New Roman"/>
          <w:b/>
          <w:color w:val="000000"/>
          <w:szCs w:val="24"/>
          <w:lang w:eastAsia="es-CO"/>
        </w:rPr>
        <w:t>:</w:t>
      </w:r>
      <w:r>
        <w:rPr>
          <w:rFonts w:eastAsia="Times New Roman" w:cs="Times New Roman"/>
          <w:b/>
          <w:color w:val="000000"/>
          <w:szCs w:val="24"/>
          <w:lang w:eastAsia="es-CO"/>
        </w:rPr>
        <w:t xml:space="preserve"> </w:t>
      </w:r>
      <w:r w:rsidR="00C075C1">
        <w:rPr>
          <w:rFonts w:eastAsia="Times New Roman" w:cs="Times New Roman"/>
          <w:color w:val="000000"/>
          <w:szCs w:val="24"/>
          <w:lang w:eastAsia="es-CO"/>
        </w:rPr>
        <w:t xml:space="preserve">Con cada caso de uso se hace una ficha especifica con nombre, descripción precondición y </w:t>
      </w:r>
      <w:proofErr w:type="spellStart"/>
      <w:r w:rsidR="00C075C1">
        <w:rPr>
          <w:rFonts w:eastAsia="Times New Roman" w:cs="Times New Roman"/>
          <w:color w:val="000000"/>
          <w:szCs w:val="24"/>
          <w:lang w:eastAsia="es-CO"/>
        </w:rPr>
        <w:t>postcondición</w:t>
      </w:r>
      <w:proofErr w:type="spellEnd"/>
      <w:r w:rsidR="00C075C1">
        <w:rPr>
          <w:rFonts w:eastAsia="Times New Roman" w:cs="Times New Roman"/>
          <w:color w:val="000000"/>
          <w:szCs w:val="24"/>
          <w:lang w:eastAsia="es-CO"/>
        </w:rPr>
        <w:t>, para de esta manera determinar los flujos normales, alternos y excepciones para cada uno.</w:t>
      </w:r>
      <w:r w:rsidR="008F35BA">
        <w:rPr>
          <w:rFonts w:eastAsia="Times New Roman" w:cs="Times New Roman"/>
          <w:color w:val="000000"/>
          <w:szCs w:val="24"/>
          <w:lang w:eastAsia="es-CO"/>
        </w:rPr>
        <w:t xml:space="preserve"> Principalmente se usa el diagrama de </w:t>
      </w:r>
      <w:r w:rsidR="008F35BA">
        <w:rPr>
          <w:rFonts w:eastAsia="Times New Roman" w:cs="Times New Roman"/>
          <w:color w:val="000000"/>
          <w:szCs w:val="24"/>
          <w:lang w:eastAsia="es-CO"/>
        </w:rPr>
        <w:t xml:space="preserve">robustez </w:t>
      </w:r>
      <w:r w:rsidR="008F35BA">
        <w:rPr>
          <w:rFonts w:eastAsia="Times New Roman" w:cs="Times New Roman"/>
          <w:color w:val="000000"/>
          <w:szCs w:val="24"/>
          <w:lang w:eastAsia="es-CO"/>
        </w:rPr>
        <w:t>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351F2AF7" w:rsidR="00EE2FCA" w:rsidRPr="005D16E1"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Revisión crítica del diseño:</w:t>
      </w:r>
      <w:r w:rsidR="0060354B">
        <w:rPr>
          <w:rFonts w:eastAsia="Times New Roman" w:cs="Times New Roman"/>
          <w:b/>
          <w:color w:val="000000"/>
          <w:szCs w:val="24"/>
          <w:lang w:eastAsia="es-CO"/>
        </w:rPr>
        <w:t xml:space="preserve"> </w:t>
      </w:r>
      <w:r w:rsidR="00170B70">
        <w:rPr>
          <w:rFonts w:eastAsia="Times New Roman" w:cs="Times New Roman"/>
          <w:color w:val="000000"/>
          <w:szCs w:val="24"/>
          <w:lang w:eastAsia="es-CO"/>
        </w:rPr>
        <w:t>Aquí se reconocen todos los elementos que hacen parte del sistema.</w:t>
      </w:r>
      <w:r w:rsidR="00514189">
        <w:rPr>
          <w:rFonts w:eastAsia="Times New Roman" w:cs="Times New Roman"/>
          <w:color w:val="000000"/>
          <w:szCs w:val="24"/>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065D12EF" w:rsidR="00EE2FCA" w:rsidRPr="001D0935"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Implementación:</w:t>
      </w:r>
      <w:r w:rsidR="00910BC7">
        <w:rPr>
          <w:rFonts w:eastAsia="Times New Roman" w:cs="Times New Roman"/>
          <w:b/>
          <w:color w:val="000000"/>
          <w:szCs w:val="24"/>
          <w:lang w:eastAsia="es-CO"/>
        </w:rPr>
        <w:t xml:space="preserve"> </w:t>
      </w:r>
      <w:r w:rsidR="00A9477D">
        <w:rPr>
          <w:rFonts w:eastAsia="Times New Roman" w:cs="Times New Roman"/>
          <w:color w:val="000000"/>
          <w:szCs w:val="24"/>
          <w:lang w:eastAsia="es-CO"/>
        </w:rPr>
        <w:t>En esta fase se pone en marcha lo realizado en las 3 anteriores, además de tener en cuenta los factores de: Reusabilidad, Extensibilidad, Confiabilidad y Pruebas.</w:t>
      </w:r>
    </w:p>
    <w:p w14:paraId="6AB8D814" w14:textId="2568D2E1"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Pr="001D0935">
        <w:rPr>
          <w:rFonts w:cs="Times New Roman"/>
          <w:szCs w:val="24"/>
        </w:rPr>
        <w:t>(</w:t>
      </w:r>
      <w:r w:rsidRPr="001D0935">
        <w:rPr>
          <w:rFonts w:cs="Times New Roman"/>
          <w:i/>
          <w:iCs/>
          <w:szCs w:val="24"/>
        </w:rPr>
        <w:t xml:space="preserve">ICONIX - </w:t>
      </w:r>
      <w:proofErr w:type="spellStart"/>
      <w:r w:rsidRPr="001D0935">
        <w:rPr>
          <w:rFonts w:cs="Times New Roman"/>
          <w:i/>
          <w:iCs/>
          <w:szCs w:val="24"/>
        </w:rPr>
        <w:t>EcuRed</w:t>
      </w:r>
      <w:proofErr w:type="spellEnd"/>
      <w:r w:rsidRPr="001D0935">
        <w:rPr>
          <w:rFonts w:cs="Times New Roman"/>
          <w:szCs w:val="24"/>
        </w:rPr>
        <w:t>, s. f.)</w:t>
      </w:r>
      <w:r>
        <w:rPr>
          <w:rFonts w:eastAsia="Times New Roman" w:cs="Times New Roman"/>
          <w:b/>
          <w:color w:val="000000"/>
          <w:szCs w:val="24"/>
          <w:lang w:eastAsia="es-CO"/>
        </w:rPr>
        <w:fldChar w:fldCharType="end"/>
      </w:r>
      <w:bookmarkStart w:id="45" w:name="_GoBack"/>
      <w:bookmarkEnd w:id="45"/>
    </w:p>
    <w:p w14:paraId="459689D8" w14:textId="77777777" w:rsidR="00EE2FCA" w:rsidRDefault="00EE2FCA" w:rsidP="00984C4D">
      <w:pPr>
        <w:rPr>
          <w:rFonts w:eastAsia="Times New Roman" w:cs="Times New Roman"/>
          <w:color w:val="000000"/>
          <w:szCs w:val="24"/>
          <w:lang w:eastAsia="es-CO"/>
        </w:rPr>
      </w:pPr>
    </w:p>
    <w:p w14:paraId="2BEDAB3D"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F86A5C" w:rsidRDefault="00F86A5C" w:rsidP="00F86A5C">
      <w:pPr>
        <w:pStyle w:val="Prrafodelista"/>
        <w:numPr>
          <w:ilvl w:val="1"/>
          <w:numId w:val="21"/>
        </w:numPr>
        <w:shd w:val="clear" w:color="auto" w:fill="FFFFFF"/>
        <w:spacing w:line="240" w:lineRule="auto"/>
        <w:jc w:val="left"/>
        <w:outlineLvl w:val="0"/>
        <w:rPr>
          <w:rFonts w:cs="Times New Roman"/>
          <w:b/>
          <w:bCs/>
          <w:szCs w:val="24"/>
          <w:shd w:val="clear" w:color="auto" w:fill="FFFFFF"/>
        </w:rPr>
      </w:pPr>
      <w:r w:rsidRPr="00F86A5C">
        <w:rPr>
          <w:rFonts w:cs="Times New Roman"/>
          <w:b/>
          <w:bCs/>
          <w:szCs w:val="24"/>
          <w:shd w:val="clear" w:color="auto" w:fill="FFFFFF"/>
        </w:rPr>
        <w:t xml:space="preserve">Modelos de calidad </w:t>
      </w:r>
    </w:p>
    <w:p w14:paraId="4C299807" w14:textId="77777777" w:rsidR="00F86A5C" w:rsidRPr="00370078" w:rsidRDefault="00F86A5C" w:rsidP="00F86A5C">
      <w:pPr>
        <w:rPr>
          <w:rFonts w:cs="Times New Roman"/>
          <w:szCs w:val="24"/>
          <w:shd w:val="clear" w:color="auto" w:fill="FFFFFF"/>
        </w:rPr>
      </w:pPr>
    </w:p>
    <w:p w14:paraId="72BA2918" w14:textId="2B7CE7A4" w:rsidR="00F86A5C" w:rsidRDefault="00F86A5C" w:rsidP="00F86A5C">
      <w:pPr>
        <w:spacing w:line="480" w:lineRule="auto"/>
        <w:ind w:firstLine="284"/>
        <w:rPr>
          <w:rFonts w:cs="Times New Roman"/>
          <w:szCs w:val="24"/>
          <w:shd w:val="clear" w:color="auto" w:fill="FFFFFF"/>
        </w:rPr>
      </w:pPr>
      <w:r w:rsidRPr="00370078">
        <w:rPr>
          <w:rFonts w:cs="Times New Roman"/>
          <w:szCs w:val="24"/>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rFonts w:cs="Times New Roman"/>
          <w:szCs w:val="24"/>
          <w:shd w:val="clear" w:color="auto" w:fill="FFFFFF"/>
        </w:rPr>
        <w:t xml:space="preserve"> </w:t>
      </w:r>
      <w:r>
        <w:rPr>
          <w:rFonts w:cs="Times New Roman"/>
          <w:szCs w:val="24"/>
          <w:shd w:val="clear" w:color="auto" w:fill="FFFFFF"/>
        </w:rPr>
        <w:fldChar w:fldCharType="begin"/>
      </w:r>
      <w:r w:rsidR="004E04E2">
        <w:rPr>
          <w:rFonts w:cs="Times New Roman"/>
          <w:szCs w:val="24"/>
          <w:shd w:val="clear" w:color="auto" w:fill="FFFFFF"/>
        </w:rPr>
        <w:instrText xml:space="preserve"> ADDIN ZOTERO_ITEM CSL_CITATION {"citationID":"Lz8Kskht","properties":{"formattedCitation":"(P\\uc0\\u233{}rez, 2008)","plainCitation":"(Pérez, 2008)","noteIndex":0},"citationItems":[{"id":"RLq2FpsW/9KcUsJPA","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rFonts w:cs="Times New Roman"/>
          <w:szCs w:val="24"/>
          <w:shd w:val="clear" w:color="auto" w:fill="FFFFFF"/>
        </w:rPr>
        <w:fldChar w:fldCharType="separate"/>
      </w:r>
      <w:r w:rsidR="00EB14EE" w:rsidRPr="00EB14EE">
        <w:rPr>
          <w:rFonts w:cs="Times New Roman"/>
          <w:szCs w:val="24"/>
        </w:rPr>
        <w:t>(Pérez, 2008)</w:t>
      </w:r>
      <w:r>
        <w:rPr>
          <w:rFonts w:cs="Times New Roman"/>
          <w:szCs w:val="24"/>
          <w:shd w:val="clear" w:color="auto" w:fill="FFFFFF"/>
        </w:rPr>
        <w:fldChar w:fldCharType="end"/>
      </w:r>
    </w:p>
    <w:p w14:paraId="6AC774C7" w14:textId="1D879412" w:rsidR="00F86A5C" w:rsidRDefault="00F86A5C" w:rsidP="00F86A5C">
      <w:pPr>
        <w:spacing w:line="480" w:lineRule="auto"/>
        <w:ind w:firstLine="284"/>
        <w:rPr>
          <w:rFonts w:ascii="Arial" w:hAnsi="Arial" w:cs="Arial"/>
          <w:color w:val="4D4D4D"/>
          <w:sz w:val="18"/>
          <w:szCs w:val="18"/>
          <w:shd w:val="clear" w:color="auto" w:fill="FFFFFF"/>
        </w:rPr>
      </w:pPr>
      <w:r w:rsidRPr="004F4782">
        <w:rPr>
          <w:rFonts w:cs="Times New Roman"/>
          <w:szCs w:val="24"/>
          <w:shd w:val="clear" w:color="auto" w:fill="FFFFFF"/>
        </w:rPr>
        <w:t>Al implementar un modelo de calidad, una </w:t>
      </w:r>
      <w:hyperlink r:id="rId15" w:history="1">
        <w:r w:rsidRPr="004F4782">
          <w:rPr>
            <w:rFonts w:cs="Times New Roman"/>
            <w:bCs/>
            <w:szCs w:val="24"/>
            <w:shd w:val="clear" w:color="auto" w:fill="FFFFFF"/>
          </w:rPr>
          <w:t>empresa</w:t>
        </w:r>
      </w:hyperlink>
      <w:r w:rsidRPr="004F4782">
        <w:rPr>
          <w:rFonts w:cs="Times New Roman"/>
          <w:szCs w:val="24"/>
          <w:shd w:val="clear" w:color="auto" w:fill="FFFFFF"/>
        </w:rPr>
        <w:t> busca desarrollar sistemáticamente productos y servicios que </w:t>
      </w:r>
      <w:r w:rsidRPr="004F4782">
        <w:rPr>
          <w:rFonts w:cs="Times New Roman"/>
          <w:bCs/>
          <w:szCs w:val="24"/>
          <w:shd w:val="clear" w:color="auto" w:fill="FFFFFF"/>
        </w:rPr>
        <w:t>cumplan con los requerimientos y las exigencias de los clientes</w:t>
      </w:r>
      <w:r w:rsidRPr="004F4782">
        <w:rPr>
          <w:rFonts w:cs="Times New Roman"/>
          <w:szCs w:val="24"/>
          <w:shd w:val="clear" w:color="auto" w:fill="FFFFFF"/>
        </w:rPr>
        <w:t>.</w:t>
      </w:r>
      <w:r>
        <w:rPr>
          <w:rFonts w:cs="Times New Roman"/>
          <w:szCs w:val="24"/>
          <w:shd w:val="clear" w:color="auto" w:fill="FFFFFF"/>
        </w:rPr>
        <w:fldChar w:fldCharType="begin"/>
      </w:r>
      <w:r w:rsidR="004E04E2">
        <w:rPr>
          <w:rFonts w:cs="Times New Roman"/>
          <w:szCs w:val="24"/>
          <w:shd w:val="clear" w:color="auto" w:fill="FFFFFF"/>
        </w:rPr>
        <w:instrText xml:space="preserve"> ADDIN ZOTERO_ITEM CSL_CITATION {"citationID":"ZWxZgfUH","properties":{"formattedCitation":"(P\\uc0\\u233{}rez, 2008)","plainCitation":"(Pérez, 2008)","noteIndex":0},"citationItems":[{"id":"RLq2FpsW/9KcUsJPA","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rFonts w:cs="Times New Roman"/>
          <w:szCs w:val="24"/>
          <w:shd w:val="clear" w:color="auto" w:fill="FFFFFF"/>
        </w:rPr>
        <w:fldChar w:fldCharType="separate"/>
      </w:r>
      <w:r w:rsidR="00EB14EE" w:rsidRPr="00EB14EE">
        <w:rPr>
          <w:rFonts w:cs="Times New Roman"/>
          <w:szCs w:val="24"/>
        </w:rPr>
        <w:t>(Pérez, 2008)</w:t>
      </w:r>
      <w:r>
        <w:rPr>
          <w:rFonts w:cs="Times New Roman"/>
          <w:szCs w:val="24"/>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1</w:t>
      </w:r>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r>
        <w:rPr>
          <w:rFonts w:cs="Times New Roman"/>
          <w:i/>
          <w:szCs w:val="24"/>
          <w:shd w:val="clear" w:color="auto" w:fill="FFFFFF"/>
        </w:rPr>
        <w:t>M</w:t>
      </w:r>
      <w:r w:rsidRPr="00552659">
        <w:rPr>
          <w:rFonts w:cs="Times New Roman"/>
          <w:i/>
          <w:szCs w:val="24"/>
          <w:shd w:val="clear" w:color="auto" w:fill="FFFFFF"/>
        </w:rPr>
        <w:t>odelos /estándares del software planteados</w:t>
      </w:r>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lastRenderedPageBreak/>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CMMi</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ickIT</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otstrap</w:t>
            </w:r>
            <w:proofErr w:type="spellEnd"/>
            <w:r w:rsidRPr="00552659">
              <w:rPr>
                <w:rFonts w:eastAsia="Times New Roman" w:cs="Times New Roman"/>
                <w:color w:val="000000"/>
                <w:szCs w:val="24"/>
                <w:lang w:eastAsia="es-CO"/>
              </w:rPr>
              <w:br/>
              <w:t xml:space="preserve">Personal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P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eam</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T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Practical</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Measurement</w:t>
            </w:r>
            <w:proofErr w:type="spellEnd"/>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Cobit</w:t>
            </w:r>
            <w:proofErr w:type="spellEnd"/>
            <w:r w:rsidRPr="00552659">
              <w:rPr>
                <w:rFonts w:eastAsia="Times New Roman" w:cs="Times New Roman"/>
                <w:color w:val="000000"/>
                <w:szCs w:val="24"/>
                <w:lang w:eastAsia="es-CO"/>
              </w:rPr>
              <w:t xml:space="preserve">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Gilb</w:t>
            </w:r>
            <w:proofErr w:type="spellEnd"/>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 xml:space="preserve">Mc </w:t>
            </w:r>
            <w:proofErr w:type="spellStart"/>
            <w:r w:rsidRPr="00552659">
              <w:rPr>
                <w:rFonts w:eastAsia="Times New Roman" w:cs="Times New Roman"/>
                <w:color w:val="000000"/>
                <w:szCs w:val="24"/>
                <w:lang w:eastAsia="es-CO"/>
              </w:rPr>
              <w:t>Call</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Furps</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ehm</w:t>
            </w:r>
            <w:proofErr w:type="spellEnd"/>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Dromey</w:t>
            </w:r>
            <w:proofErr w:type="spellEnd"/>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WebEQM</w:t>
            </w:r>
            <w:proofErr w:type="spellEnd"/>
            <w:r w:rsidRPr="00552659">
              <w:rPr>
                <w:rFonts w:eastAsia="Times New Roman" w:cs="Times New Roman"/>
                <w:color w:val="000000"/>
                <w:szCs w:val="24"/>
                <w:lang w:eastAsia="es-CO"/>
              </w:rPr>
              <w:t xml:space="preserve">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 xml:space="preserve">IEEE </w:t>
            </w:r>
            <w:proofErr w:type="spellStart"/>
            <w:r w:rsidRPr="00552659">
              <w:rPr>
                <w:rFonts w:eastAsia="Times New Roman" w:cs="Times New Roman"/>
                <w:color w:val="000000"/>
                <w:szCs w:val="24"/>
                <w:lang w:eastAsia="es-CO"/>
              </w:rPr>
              <w:t>Std</w:t>
            </w:r>
            <w:proofErr w:type="spellEnd"/>
            <w:r w:rsidRPr="00552659">
              <w:rPr>
                <w:rFonts w:eastAsia="Times New Roman" w:cs="Times New Roman"/>
                <w:color w:val="000000"/>
                <w:szCs w:val="24"/>
                <w:lang w:eastAsia="es-CO"/>
              </w:rPr>
              <w:t xml:space="preserve"> 1061-1998</w:t>
            </w:r>
          </w:p>
        </w:tc>
      </w:tr>
    </w:tbl>
    <w:p w14:paraId="140A7535" w14:textId="6E8BD596"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Maestría en ingeniera de Calidad </w:t>
      </w:r>
      <w:r>
        <w:rPr>
          <w:rFonts w:cs="Times New Roman"/>
          <w:sz w:val="20"/>
          <w:szCs w:val="20"/>
        </w:rPr>
        <w:fldChar w:fldCharType="begin"/>
      </w:r>
      <w:r w:rsidR="004E04E2">
        <w:rPr>
          <w:rFonts w:cs="Times New Roman"/>
          <w:sz w:val="20"/>
          <w:szCs w:val="20"/>
        </w:rPr>
        <w:instrText xml:space="preserve"> ADDIN ZOTERO_ITEM CSL_CITATION {"citationID":"r1Z5PbHs","properties":{"formattedCitation":"(Scalone, 2006)","plainCitation":"(Scalone, 2006)","noteIndex":0},"citationItems":[{"id":"RLq2FpsW/1SaLVsBr","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r w:rsidR="00EB14EE" w:rsidRPr="00EB14EE">
        <w:rPr>
          <w:rFonts w:cs="Times New Roman"/>
          <w:sz w:val="20"/>
        </w:rPr>
        <w:t>(</w:t>
      </w:r>
      <w:proofErr w:type="spellStart"/>
      <w:r w:rsidR="00EB14EE" w:rsidRPr="00EB14EE">
        <w:rPr>
          <w:rFonts w:cs="Times New Roman"/>
          <w:sz w:val="20"/>
        </w:rPr>
        <w:t>Scalone</w:t>
      </w:r>
      <w:proofErr w:type="spellEnd"/>
      <w:r w:rsidR="00EB14EE" w:rsidRPr="00EB14EE">
        <w:rPr>
          <w:rFonts w:cs="Times New Roman"/>
          <w:sz w:val="20"/>
        </w:rPr>
        <w:t>, 2006)</w:t>
      </w:r>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77777777" w:rsidR="00F86A5C" w:rsidRPr="004F4782" w:rsidRDefault="00F86A5C" w:rsidP="00F86A5C">
      <w:pPr>
        <w:spacing w:line="480" w:lineRule="auto"/>
        <w:ind w:firstLine="284"/>
        <w:rPr>
          <w:b/>
        </w:rPr>
      </w:pPr>
      <w:r>
        <w:rPr>
          <w:b/>
        </w:rPr>
        <w:t>1.1 M</w:t>
      </w:r>
      <w:r w:rsidRPr="004F4782">
        <w:rPr>
          <w:b/>
        </w:rPr>
        <w:t>odelos de calidad de software</w:t>
      </w:r>
      <w:r>
        <w:rPr>
          <w:b/>
        </w:rPr>
        <w:t xml:space="preserve"> a nivel de proceso.</w:t>
      </w:r>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CMMI (</w:t>
            </w:r>
            <w:proofErr w:type="spellStart"/>
            <w:r w:rsidRPr="00513005">
              <w:rPr>
                <w:rFonts w:eastAsia="Times New Roman" w:cs="Times New Roman"/>
                <w:color w:val="000000"/>
                <w:szCs w:val="24"/>
                <w:lang w:eastAsia="es-CO"/>
              </w:rPr>
              <w:t>Capabil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atur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odel</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Integration</w:t>
            </w:r>
            <w:proofErr w:type="spellEnd"/>
            <w:r w:rsidRPr="00513005">
              <w:rPr>
                <w:rFonts w:eastAsia="Times New Roman" w:cs="Times New Roman"/>
                <w:color w:val="000000"/>
                <w:szCs w:val="24"/>
                <w:lang w:eastAsia="es-CO"/>
              </w:rPr>
              <w:t xml:space="preserve">):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w:t>
            </w:r>
            <w:r w:rsidRPr="00513005">
              <w:rPr>
                <w:rFonts w:eastAsia="Times New Roman" w:cs="Times New Roman"/>
                <w:color w:val="000000"/>
                <w:lang w:eastAsia="es-CO"/>
              </w:rPr>
              <w:lastRenderedPageBreak/>
              <w:t xml:space="preserve">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r>
            <w:r w:rsidRPr="00513005">
              <w:rPr>
                <w:rFonts w:eastAsia="Times New Roman" w:cs="Times New Roman"/>
                <w:color w:val="000000"/>
                <w:lang w:eastAsia="es-CO"/>
              </w:rPr>
              <w:lastRenderedPageBreak/>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r>
            <w:r w:rsidRPr="00513005">
              <w:rPr>
                <w:rFonts w:eastAsia="Times New Roman" w:cs="Times New Roman"/>
                <w:color w:val="000000"/>
                <w:lang w:eastAsia="es-CO"/>
              </w:rPr>
              <w:lastRenderedPageBreak/>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TickIT</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El Consejo Nacional de Acreditación de los Organismos de Certificación (</w:t>
            </w:r>
            <w:proofErr w:type="spellStart"/>
            <w:r w:rsidRPr="00513005">
              <w:rPr>
                <w:rFonts w:eastAsia="Times New Roman" w:cs="Times New Roman"/>
                <w:color w:val="000000"/>
                <w:lang w:eastAsia="es-CO"/>
              </w:rPr>
              <w:t>National</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Accreditation</w:t>
            </w:r>
            <w:proofErr w:type="spellEnd"/>
            <w:r w:rsidRPr="00513005">
              <w:rPr>
                <w:rFonts w:eastAsia="Times New Roman" w:cs="Times New Roman"/>
                <w:color w:val="000000"/>
                <w:lang w:eastAsia="es-CO"/>
              </w:rPr>
              <w:t xml:space="preserve"> Council of </w:t>
            </w:r>
            <w:proofErr w:type="spellStart"/>
            <w:r w:rsidRPr="00513005">
              <w:rPr>
                <w:rFonts w:eastAsia="Times New Roman" w:cs="Times New Roman"/>
                <w:color w:val="000000"/>
                <w:lang w:eastAsia="es-CO"/>
              </w:rPr>
              <w:t>Certification</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Bodies</w:t>
            </w:r>
            <w:proofErr w:type="spellEnd"/>
            <w:r w:rsidRPr="00513005">
              <w:rPr>
                <w:rFonts w:eastAsia="Times New Roman" w:cs="Times New Roman"/>
                <w:color w:val="000000"/>
                <w:lang w:eastAsia="es-CO"/>
              </w:rPr>
              <w:t xml:space="preserve">, NACCB), introdujo en el Reino Unido el programa </w:t>
            </w: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lastRenderedPageBreak/>
              <w:t>Bootstrap</w:t>
            </w:r>
            <w:proofErr w:type="spellEnd"/>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Team</w:t>
            </w:r>
            <w:proofErr w:type="spellEnd"/>
            <w:r w:rsidRPr="00513005">
              <w:rPr>
                <w:rFonts w:eastAsia="Times New Roman" w:cs="Times New Roman"/>
                <w:color w:val="000000"/>
                <w:szCs w:val="24"/>
                <w:lang w:eastAsia="es-CO"/>
              </w:rPr>
              <w:t xml:space="preserve">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Practical</w:t>
            </w:r>
            <w:proofErr w:type="spellEnd"/>
            <w:r w:rsidRPr="00513005">
              <w:rPr>
                <w:rFonts w:eastAsia="Times New Roman" w:cs="Times New Roman"/>
                <w:color w:val="000000"/>
                <w:szCs w:val="24"/>
                <w:lang w:eastAsia="es-CO"/>
              </w:rPr>
              <w:t xml:space="preserve"> SW </w:t>
            </w:r>
            <w:proofErr w:type="spellStart"/>
            <w:r w:rsidRPr="00513005">
              <w:rPr>
                <w:rFonts w:eastAsia="Times New Roman" w:cs="Times New Roman"/>
                <w:color w:val="000000"/>
                <w:szCs w:val="24"/>
                <w:lang w:eastAsia="es-CO"/>
              </w:rPr>
              <w:t>Measurement</w:t>
            </w:r>
            <w:proofErr w:type="spellEnd"/>
            <w:r w:rsidRPr="00513005">
              <w:rPr>
                <w:rFonts w:eastAsia="Times New Roman" w:cs="Times New Roman"/>
                <w:color w:val="000000"/>
                <w:szCs w:val="24"/>
                <w:lang w:eastAsia="es-CO"/>
              </w:rPr>
              <w:t xml:space="preserve">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570D91E4" w14:textId="2AF632A9" w:rsidR="00F86A5C"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4E04E2">
        <w:rPr>
          <w:rFonts w:ascii="Helvetica" w:hAnsi="Helvetica"/>
          <w:color w:val="1E2022"/>
          <w:shd w:val="clear" w:color="auto" w:fill="FFFFFF"/>
        </w:rPr>
        <w:instrText xml:space="preserve"> ADDIN ZOTERO_ITEM CSL_CITATION {"citationID":"XOJD52Wu","properties":{"formattedCitation":"(Acevedo, 2015)","plainCitation":"(Acevedo, 2015)","noteIndex":0},"citationItems":[{"id":"RLq2FpsW/iHdm5lBV","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EB14EE" w:rsidRPr="00EB14EE">
        <w:rPr>
          <w:rFonts w:ascii="Helvetica" w:hAnsi="Helvetica" w:cs="Helvetica"/>
        </w:rPr>
        <w:t>(Acevedo, 2015)</w:t>
      </w:r>
      <w:r>
        <w:rPr>
          <w:rFonts w:ascii="Helvetica" w:hAnsi="Helvetica"/>
          <w:color w:val="1E2022"/>
          <w:shd w:val="clear" w:color="auto" w:fill="FFFFFF"/>
        </w:rPr>
        <w:fldChar w:fldCharType="end"/>
      </w:r>
    </w:p>
    <w:p w14:paraId="3EA2AE25" w14:textId="77777777" w:rsidR="00F86A5C" w:rsidRPr="009E48DA" w:rsidRDefault="00F86A5C" w:rsidP="00F86A5C">
      <w:pPr>
        <w:shd w:val="clear" w:color="auto" w:fill="FFFFFF"/>
        <w:tabs>
          <w:tab w:val="left" w:pos="6945"/>
        </w:tabs>
        <w:spacing w:before="300" w:after="150" w:line="240" w:lineRule="auto"/>
        <w:ind w:left="851" w:right="713" w:hanging="567"/>
        <w:outlineLvl w:val="0"/>
        <w:rPr>
          <w:rFonts w:cs="Times New Roman"/>
          <w:sz w:val="20"/>
          <w:szCs w:val="20"/>
        </w:rPr>
      </w:pPr>
      <w:r>
        <w:rPr>
          <w:b/>
        </w:rPr>
        <w:t>1.2 M</w:t>
      </w:r>
      <w:r w:rsidRPr="004F4782">
        <w:rPr>
          <w:b/>
        </w:rPr>
        <w:t>odelos de calidad de software</w:t>
      </w:r>
      <w:r>
        <w:rPr>
          <w:b/>
        </w:rPr>
        <w:t xml:space="preserve"> a nivel de producto.</w:t>
      </w:r>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Gilb</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w:t>
            </w:r>
            <w:proofErr w:type="spellStart"/>
            <w:r w:rsidRPr="009E48DA">
              <w:rPr>
                <w:rFonts w:eastAsia="Times New Roman" w:cs="Times New Roman"/>
                <w:color w:val="000000"/>
                <w:lang w:eastAsia="es-CO"/>
              </w:rPr>
              <w:t>subcaracterísticas</w:t>
            </w:r>
            <w:proofErr w:type="spellEnd"/>
            <w:r w:rsidRPr="009E48DA">
              <w:rPr>
                <w:rFonts w:eastAsia="Times New Roman" w:cs="Times New Roman"/>
                <w:color w:val="000000"/>
                <w:lang w:eastAsia="es-CO"/>
              </w:rPr>
              <w:t xml:space="preserve">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Nivel cuantitativo (</w:t>
            </w:r>
            <w:proofErr w:type="spellStart"/>
            <w:r w:rsidRPr="009E48DA">
              <w:rPr>
                <w:rFonts w:eastAsia="Times New Roman" w:cs="Times New Roman"/>
                <w:color w:val="000000"/>
                <w:lang w:eastAsia="es-CO"/>
              </w:rPr>
              <w:t>metric</w:t>
            </w:r>
            <w:proofErr w:type="spellEnd"/>
            <w:r w:rsidRPr="009E48DA">
              <w:rPr>
                <w:rFonts w:eastAsia="Times New Roman" w:cs="Times New Roman"/>
                <w:color w:val="000000"/>
                <w:lang w:eastAsia="es-CO"/>
              </w:rPr>
              <w:t xml:space="preserve"> - </w:t>
            </w:r>
            <w:proofErr w:type="spellStart"/>
            <w:r w:rsidRPr="009E48DA">
              <w:rPr>
                <w:rFonts w:eastAsia="Times New Roman" w:cs="Times New Roman"/>
                <w:color w:val="000000"/>
                <w:lang w:eastAsia="es-CO"/>
              </w:rPr>
              <w:t>metrica</w:t>
            </w:r>
            <w:proofErr w:type="spellEnd"/>
            <w:r w:rsidRPr="009E48DA">
              <w:rPr>
                <w:rFonts w:eastAsia="Times New Roman" w:cs="Times New Roman"/>
                <w:color w:val="000000"/>
                <w:lang w:eastAsia="es-CO"/>
              </w:rPr>
              <w:t xml:space="preserve">)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 xml:space="preserve">Mc </w:t>
            </w:r>
            <w:proofErr w:type="spellStart"/>
            <w:r w:rsidRPr="009E48DA">
              <w:rPr>
                <w:rFonts w:eastAsia="Times New Roman" w:cs="Times New Roman"/>
                <w:color w:val="000000"/>
                <w:lang w:eastAsia="es-CO"/>
              </w:rPr>
              <w:t>call</w:t>
            </w:r>
            <w:proofErr w:type="spellEnd"/>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w:t>
            </w:r>
            <w:proofErr w:type="spellStart"/>
            <w:r w:rsidRPr="009E48DA">
              <w:rPr>
                <w:rFonts w:eastAsia="Times New Roman" w:cs="Times New Roman"/>
                <w:color w:val="000000"/>
                <w:lang w:eastAsia="es-CO"/>
              </w:rPr>
              <w:t>Force</w:t>
            </w:r>
            <w:proofErr w:type="spellEnd"/>
            <w:r w:rsidRPr="009E48DA">
              <w:rPr>
                <w:rFonts w:eastAsia="Times New Roman" w:cs="Times New Roman"/>
                <w:color w:val="000000"/>
                <w:lang w:eastAsia="es-CO"/>
              </w:rPr>
              <w:t xml:space="preserve"> y </w:t>
            </w:r>
            <w:proofErr w:type="spellStart"/>
            <w:r w:rsidRPr="009E48DA">
              <w:rPr>
                <w:rFonts w:eastAsia="Times New Roman" w:cs="Times New Roman"/>
                <w:color w:val="000000"/>
                <w:lang w:eastAsia="es-CO"/>
              </w:rPr>
              <w:t>DoD</w:t>
            </w:r>
            <w:proofErr w:type="spellEnd"/>
            <w:r w:rsidRPr="009E48DA">
              <w:rPr>
                <w:rFonts w:eastAsia="Times New Roman" w:cs="Times New Roman"/>
                <w:color w:val="000000"/>
                <w:lang w:eastAsia="es-CO"/>
              </w:rPr>
              <w:t xml:space="preserve">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opone tres perspectivas para agrupar los factores de calidad: revisión del producto, habilidad para ser cambiado, transición del producto, adaptabilidad al nuevo </w:t>
            </w:r>
            <w:proofErr w:type="spellStart"/>
            <w:r w:rsidRPr="009E48DA">
              <w:rPr>
                <w:rFonts w:eastAsia="Times New Roman" w:cs="Times New Roman"/>
                <w:color w:val="000000"/>
                <w:lang w:eastAsia="es-CO"/>
              </w:rPr>
              <w:t>ambiente</w:t>
            </w:r>
            <w:proofErr w:type="gramStart"/>
            <w:r w:rsidRPr="009E48DA">
              <w:rPr>
                <w:rFonts w:eastAsia="Times New Roman" w:cs="Times New Roman"/>
                <w:color w:val="000000"/>
                <w:lang w:eastAsia="es-CO"/>
              </w:rPr>
              <w:t>,operación</w:t>
            </w:r>
            <w:proofErr w:type="spellEnd"/>
            <w:proofErr w:type="gramEnd"/>
            <w:r w:rsidRPr="009E48DA">
              <w:rPr>
                <w:rFonts w:eastAsia="Times New Roman" w:cs="Times New Roman"/>
                <w:color w:val="000000"/>
                <w:lang w:eastAsia="es-CO"/>
              </w:rPr>
              <w:t xml:space="preserve">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Boehm</w:t>
            </w:r>
            <w:proofErr w:type="spellEnd"/>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Dromey</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w:t>
            </w:r>
            <w:proofErr w:type="spellStart"/>
            <w:r w:rsidRPr="009E48DA">
              <w:rPr>
                <w:rFonts w:eastAsia="Times New Roman" w:cs="Times New Roman"/>
                <w:color w:val="000000"/>
                <w:lang w:eastAsia="es-CO"/>
              </w:rPr>
              <w:t>correctitud</w:t>
            </w:r>
            <w:proofErr w:type="spellEnd"/>
            <w:r w:rsidRPr="009E48DA">
              <w:rPr>
                <w:rFonts w:eastAsia="Times New Roman" w:cs="Times New Roman"/>
                <w:color w:val="000000"/>
                <w:lang w:eastAsia="es-CO"/>
              </w:rPr>
              <w:t xml:space="preserve">,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w:t>
            </w:r>
            <w:proofErr w:type="spellStart"/>
            <w:r w:rsidRPr="009E48DA">
              <w:rPr>
                <w:rFonts w:eastAsia="Times New Roman" w:cs="Times New Roman"/>
                <w:color w:val="000000"/>
                <w:lang w:eastAsia="es-CO"/>
              </w:rPr>
              <w:t>Quality</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Requirements</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Engineering</w:t>
            </w:r>
            <w:proofErr w:type="spellEnd"/>
            <w:r w:rsidRPr="009E48DA">
              <w:rPr>
                <w:rFonts w:eastAsia="Times New Roman" w:cs="Times New Roman"/>
                <w:color w:val="000000"/>
                <w:lang w:eastAsia="es-CO"/>
              </w:rPr>
              <w:t xml:space="preserve"> (SQUARE) </w:t>
            </w:r>
            <w:proofErr w:type="spellStart"/>
            <w:r w:rsidRPr="009E48DA">
              <w:rPr>
                <w:rFonts w:eastAsia="Times New Roman" w:cs="Times New Roman"/>
                <w:color w:val="000000"/>
                <w:lang w:eastAsia="es-CO"/>
              </w:rPr>
              <w:t>Methodology</w:t>
            </w:r>
            <w:proofErr w:type="spellEnd"/>
            <w:r w:rsidRPr="009E48DA">
              <w:rPr>
                <w:rFonts w:eastAsia="Times New Roman" w:cs="Times New Roman"/>
                <w:color w:val="000000"/>
                <w:lang w:eastAsia="es-CO"/>
              </w:rPr>
              <w:t xml:space="preserve">.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webEQM</w:t>
            </w:r>
            <w:proofErr w:type="spellEnd"/>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w:t>
            </w:r>
            <w:proofErr w:type="spellStart"/>
            <w:r w:rsidRPr="009E48DA">
              <w:rPr>
                <w:rFonts w:eastAsia="Times New Roman" w:cs="Times New Roman"/>
                <w:color w:val="000000"/>
                <w:lang w:eastAsia="es-CO"/>
              </w:rPr>
              <w:t>delmodelo</w:t>
            </w:r>
            <w:proofErr w:type="spellEnd"/>
            <w:r w:rsidRPr="009E48DA">
              <w:rPr>
                <w:rFonts w:eastAsia="Times New Roman" w:cs="Times New Roman"/>
                <w:color w:val="000000"/>
                <w:lang w:eastAsia="es-CO"/>
              </w:rPr>
              <w:t xml:space="preserve">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69B7C592"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4E04E2">
        <w:rPr>
          <w:rFonts w:ascii="Helvetica" w:hAnsi="Helvetica"/>
          <w:color w:val="1E2022"/>
          <w:shd w:val="clear" w:color="auto" w:fill="FFFFFF"/>
        </w:rPr>
        <w:instrText xml:space="preserve"> ADDIN ZOTERO_ITEM CSL_CITATION {"citationID":"HDZPPE6Z","properties":{"formattedCitation":"(Acevedo, 2015)","plainCitation":"(Acevedo, 2015)","noteIndex":0},"citationItems":[{"id":"RLq2FpsW/iHdm5lBV","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EB14EE" w:rsidRPr="00EB14EE">
        <w:rPr>
          <w:rFonts w:ascii="Helvetica" w:hAnsi="Helvetica" w:cs="Helvetica"/>
        </w:rPr>
        <w:t>(Acevedo, 2015)</w:t>
      </w:r>
      <w:r>
        <w:rPr>
          <w:rFonts w:ascii="Helvetica" w:hAnsi="Helvetica"/>
          <w:color w:val="1E2022"/>
          <w:shd w:val="clear" w:color="auto" w:fill="FFFFFF"/>
        </w:rPr>
        <w:fldChar w:fldCharType="end"/>
      </w:r>
    </w:p>
    <w:p w14:paraId="3F2C9873" w14:textId="77777777" w:rsidR="00F86A5C" w:rsidRPr="00F57A5D" w:rsidRDefault="00F86A5C" w:rsidP="00F86A5C">
      <w:pPr>
        <w:pStyle w:val="Prrafodelista"/>
        <w:numPr>
          <w:ilvl w:val="0"/>
          <w:numId w:val="20"/>
        </w:numPr>
        <w:shd w:val="clear" w:color="auto" w:fill="FFFFFF"/>
        <w:spacing w:line="480" w:lineRule="auto"/>
        <w:ind w:left="567" w:hanging="283"/>
        <w:jc w:val="left"/>
        <w:outlineLvl w:val="0"/>
        <w:rPr>
          <w:rFonts w:cs="Times New Roman"/>
          <w:b/>
          <w:bCs/>
          <w:szCs w:val="24"/>
          <w:shd w:val="clear" w:color="auto" w:fill="FFFFFF"/>
        </w:rPr>
      </w:pPr>
      <w:r w:rsidRPr="00F57A5D">
        <w:rPr>
          <w:rFonts w:cs="Times New Roman"/>
          <w:b/>
          <w:bCs/>
          <w:szCs w:val="24"/>
          <w:shd w:val="clear" w:color="auto" w:fill="FFFFFF"/>
        </w:rPr>
        <w:t xml:space="preserve">Estándares de </w:t>
      </w:r>
      <w:r>
        <w:rPr>
          <w:rFonts w:cs="Times New Roman"/>
          <w:b/>
          <w:bCs/>
          <w:szCs w:val="24"/>
          <w:shd w:val="clear" w:color="auto" w:fill="FFFFFF"/>
        </w:rPr>
        <w:t>c</w:t>
      </w:r>
      <w:r w:rsidRPr="00F57A5D">
        <w:rPr>
          <w:rFonts w:cs="Times New Roman"/>
          <w:b/>
          <w:bCs/>
          <w:szCs w:val="24"/>
          <w:shd w:val="clear" w:color="auto" w:fill="FFFFFF"/>
        </w:rPr>
        <w:t>alidad</w:t>
      </w:r>
    </w:p>
    <w:p w14:paraId="2CE144ED" w14:textId="4798A31C"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4E04E2">
        <w:rPr>
          <w:rFonts w:cs="Times New Roman"/>
          <w:szCs w:val="24"/>
          <w:shd w:val="clear" w:color="auto" w:fill="FFFFFF"/>
        </w:rPr>
        <w:instrText xml:space="preserve"> ADDIN ZOTERO_ITEM CSL_CITATION {"citationID":"FhIbkkdw","properties":{"formattedCitation":"(Scalone, 2006)","plainCitation":"(Scalone, 2006)","noteIndex":0},"citationItems":[{"id":"RLq2FpsW/1SaLVsBr","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EB14EE" w:rsidRPr="00EB14EE">
        <w:rPr>
          <w:rFonts w:cs="Times New Roman"/>
        </w:rPr>
        <w:t>(</w:t>
      </w:r>
      <w:proofErr w:type="spellStart"/>
      <w:r w:rsidR="00EB14EE" w:rsidRPr="00EB14EE">
        <w:rPr>
          <w:rFonts w:cs="Times New Roman"/>
        </w:rPr>
        <w:t>Scalone</w:t>
      </w:r>
      <w:proofErr w:type="spellEnd"/>
      <w:r w:rsidR="00EB14EE" w:rsidRPr="00EB14EE">
        <w:rPr>
          <w:rFonts w:cs="Times New Roman"/>
        </w:rPr>
        <w:t>, 2006)</w:t>
      </w:r>
      <w:r>
        <w:rPr>
          <w:rFonts w:cs="Times New Roman"/>
          <w:szCs w:val="24"/>
          <w:shd w:val="clear" w:color="auto" w:fill="FFFFFF"/>
        </w:rPr>
        <w:fldChar w:fldCharType="end"/>
      </w:r>
    </w:p>
    <w:p w14:paraId="591E0712" w14:textId="77777777" w:rsidR="00F86A5C" w:rsidRPr="000A3823" w:rsidRDefault="00F86A5C" w:rsidP="00F86A5C">
      <w:pPr>
        <w:spacing w:line="480" w:lineRule="auto"/>
        <w:ind w:firstLine="284"/>
        <w:rPr>
          <w:rFonts w:cs="Times New Roman"/>
          <w:b/>
          <w:szCs w:val="24"/>
        </w:rPr>
      </w:pPr>
      <w:r>
        <w:rPr>
          <w:rFonts w:cs="Times New Roman"/>
          <w:b/>
          <w:szCs w:val="24"/>
        </w:rPr>
        <w:t>2</w:t>
      </w:r>
      <w:r w:rsidRPr="000A3823">
        <w:rPr>
          <w:rFonts w:cs="Times New Roman"/>
          <w:b/>
          <w:szCs w:val="24"/>
        </w:rPr>
        <w:t>.1 Modelos de calidad de software a nivel de proceso</w:t>
      </w:r>
      <w:r>
        <w:rPr>
          <w:rFonts w:cs="Times New Roman"/>
          <w:b/>
          <w:szCs w:val="24"/>
        </w:rPr>
        <w:t>.</w:t>
      </w:r>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SPICE (Software </w:t>
            </w:r>
            <w:proofErr w:type="spellStart"/>
            <w:r w:rsidRPr="00914C2C">
              <w:rPr>
                <w:rFonts w:eastAsia="Times New Roman" w:cs="Times New Roman"/>
                <w:color w:val="000000"/>
                <w:lang w:eastAsia="es-CO"/>
              </w:rPr>
              <w:t>Process</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mprovement</w:t>
            </w:r>
            <w:proofErr w:type="spellEnd"/>
            <w:r w:rsidRPr="00914C2C">
              <w:rPr>
                <w:rFonts w:eastAsia="Times New Roman" w:cs="Times New Roman"/>
                <w:color w:val="000000"/>
                <w:lang w:eastAsia="es-CO"/>
              </w:rPr>
              <w:t xml:space="preserve"> and </w:t>
            </w:r>
            <w:proofErr w:type="spellStart"/>
            <w:r w:rsidRPr="00914C2C">
              <w:rPr>
                <w:rFonts w:eastAsia="Times New Roman" w:cs="Times New Roman"/>
                <w:color w:val="000000"/>
                <w:lang w:eastAsia="es-CO"/>
              </w:rPr>
              <w:t>Capabilit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dEtermination</w:t>
            </w:r>
            <w:proofErr w:type="spellEnd"/>
            <w:r w:rsidRPr="00914C2C">
              <w:rPr>
                <w:rFonts w:eastAsia="Times New Roman" w:cs="Times New Roman"/>
                <w:color w:val="000000"/>
                <w:lang w:eastAsia="es-CO"/>
              </w:rPr>
              <w:t>)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EEE </w:t>
            </w:r>
            <w:proofErr w:type="spellStart"/>
            <w:r w:rsidRPr="00914C2C">
              <w:rPr>
                <w:rFonts w:eastAsia="Times New Roman" w:cs="Times New Roman"/>
                <w:color w:val="000000"/>
                <w:lang w:eastAsia="es-CO"/>
              </w:rPr>
              <w:t>Std</w:t>
            </w:r>
            <w:proofErr w:type="spellEnd"/>
            <w:r w:rsidRPr="00914C2C">
              <w:rPr>
                <w:rFonts w:eastAsia="Times New Roman" w:cs="Times New Roman"/>
                <w:color w:val="000000"/>
                <w:lang w:eastAsia="es-CO"/>
              </w:rPr>
              <w:t xml:space="preserve">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TIL – </w:t>
            </w:r>
            <w:proofErr w:type="spellStart"/>
            <w:r w:rsidRPr="00914C2C">
              <w:rPr>
                <w:rFonts w:eastAsia="Times New Roman" w:cs="Times New Roman"/>
                <w:color w:val="000000"/>
                <w:lang w:eastAsia="es-CO"/>
              </w:rPr>
              <w:t>Information</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Technolog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nfrastructure</w:t>
            </w:r>
            <w:proofErr w:type="spellEnd"/>
            <w:r w:rsidRPr="00914C2C">
              <w:rPr>
                <w:rFonts w:eastAsia="Times New Roman" w:cs="Times New Roman"/>
                <w:color w:val="000000"/>
                <w:lang w:eastAsia="es-CO"/>
              </w:rPr>
              <w:t xml:space="preserv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ITIL proporciona un conjunto de mejores prácticas, extraídas de organismos punteros del sector público y privado a nivel internacional, que han sido recogidas por la Oficina Gubernativa de Comercio </w:t>
            </w:r>
            <w:proofErr w:type="spellStart"/>
            <w:r w:rsidRPr="00914C2C">
              <w:rPr>
                <w:rFonts w:eastAsia="Times New Roman" w:cs="Times New Roman"/>
                <w:color w:val="000000"/>
                <w:lang w:eastAsia="es-CO"/>
              </w:rPr>
              <w:t>Británic</w:t>
            </w:r>
            <w:proofErr w:type="spellEnd"/>
            <w:r w:rsidRPr="00914C2C">
              <w:rPr>
                <w:rFonts w:eastAsia="Times New Roman" w:cs="Times New Roman"/>
                <w:color w:val="000000"/>
                <w:lang w:eastAsia="es-CO"/>
              </w:rPr>
              <w:t>.</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79D1574E"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4E04E2">
        <w:rPr>
          <w:rFonts w:ascii="Helvetica" w:hAnsi="Helvetica"/>
          <w:color w:val="1E2022"/>
          <w:shd w:val="clear" w:color="auto" w:fill="FFFFFF"/>
        </w:rPr>
        <w:instrText xml:space="preserve"> ADDIN ZOTERO_ITEM CSL_CITATION {"citationID":"9lLmVgaq","properties":{"formattedCitation":"(Acevedo, 2015)","plainCitation":"(Acevedo, 2015)","noteIndex":0},"citationItems":[{"id":"RLq2FpsW/iHdm5lBV","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EB14EE" w:rsidRPr="00EB14EE">
        <w:rPr>
          <w:rFonts w:ascii="Helvetica" w:hAnsi="Helvetica" w:cs="Helvetica"/>
        </w:rPr>
        <w:t>(Acevedo, 2015)</w:t>
      </w:r>
      <w:r w:rsidRPr="00914C2C">
        <w:rPr>
          <w:rFonts w:ascii="Helvetica" w:hAnsi="Helvetica"/>
          <w:color w:val="1E2022"/>
          <w:shd w:val="clear" w:color="auto" w:fill="FFFFFF"/>
        </w:rPr>
        <w:fldChar w:fldCharType="end"/>
      </w:r>
    </w:p>
    <w:p w14:paraId="2191C347" w14:textId="77777777" w:rsidR="00F86A5C" w:rsidRPr="000A3823" w:rsidRDefault="00F86A5C" w:rsidP="00F86A5C">
      <w:pPr>
        <w:spacing w:line="480" w:lineRule="auto"/>
        <w:ind w:firstLine="284"/>
        <w:rPr>
          <w:rFonts w:cs="Times New Roman"/>
          <w:b/>
          <w:szCs w:val="24"/>
        </w:rPr>
      </w:pPr>
      <w:r>
        <w:rPr>
          <w:rFonts w:cs="Times New Roman"/>
          <w:b/>
          <w:szCs w:val="24"/>
        </w:rPr>
        <w:t>2</w:t>
      </w:r>
      <w:r w:rsidRPr="000A3823">
        <w:rPr>
          <w:rFonts w:cs="Times New Roman"/>
          <w:b/>
          <w:szCs w:val="24"/>
        </w:rPr>
        <w:t>.</w:t>
      </w:r>
      <w:r>
        <w:rPr>
          <w:rFonts w:cs="Times New Roman"/>
          <w:b/>
          <w:szCs w:val="24"/>
        </w:rPr>
        <w:t>2</w:t>
      </w:r>
      <w:r w:rsidRPr="000A3823">
        <w:rPr>
          <w:rFonts w:cs="Times New Roman"/>
          <w:b/>
          <w:szCs w:val="24"/>
        </w:rPr>
        <w:t xml:space="preserve"> Modelos de calidad de software</w:t>
      </w:r>
      <w:r>
        <w:rPr>
          <w:rFonts w:cs="Times New Roman"/>
          <w:b/>
          <w:szCs w:val="24"/>
        </w:rPr>
        <w:t xml:space="preserve"> a nivel de producto.</w:t>
      </w:r>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l modelo especifica 6 características de calidad interna y externa, las cuales están divididas en </w:t>
            </w:r>
            <w:proofErr w:type="spellStart"/>
            <w:r w:rsidRPr="00083F24">
              <w:rPr>
                <w:rFonts w:eastAsia="Times New Roman" w:cs="Times New Roman"/>
                <w:color w:val="000000"/>
                <w:lang w:eastAsia="es-CO"/>
              </w:rPr>
              <w:t>subcaracterísticas</w:t>
            </w:r>
            <w:proofErr w:type="spellEnd"/>
            <w:r w:rsidRPr="00083F24">
              <w:rPr>
                <w:rFonts w:eastAsia="Times New Roman" w:cs="Times New Roman"/>
                <w:color w:val="000000"/>
                <w:lang w:eastAsia="es-CO"/>
              </w:rPr>
              <w:t>,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 xml:space="preserve">ISO/IEC 25000 </w:t>
            </w:r>
            <w:proofErr w:type="spellStart"/>
            <w:r w:rsidRPr="00083F24">
              <w:rPr>
                <w:rFonts w:eastAsia="Times New Roman" w:cs="Times New Roman"/>
                <w:color w:val="000000"/>
                <w:lang w:eastAsia="es-CO"/>
              </w:rPr>
              <w:t>SQuaRE</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w:t>
            </w:r>
            <w:proofErr w:type="spellStart"/>
            <w:r w:rsidRPr="00083F24">
              <w:rPr>
                <w:rFonts w:eastAsia="Times New Roman" w:cs="Times New Roman"/>
                <w:color w:val="000000"/>
                <w:lang w:eastAsia="es-CO"/>
              </w:rPr>
              <w:t>SQuaRE</w:t>
            </w:r>
            <w:proofErr w:type="spellEnd"/>
            <w:r w:rsidRPr="00083F24">
              <w:rPr>
                <w:rFonts w:eastAsia="Times New Roman" w:cs="Times New Roman"/>
                <w:color w:val="000000"/>
                <w:lang w:eastAsia="es-CO"/>
              </w:rPr>
              <w:t xml:space="preserv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w:t>
            </w:r>
            <w:proofErr w:type="spellStart"/>
            <w:r w:rsidRPr="00083F24">
              <w:rPr>
                <w:rFonts w:eastAsia="Times New Roman" w:cs="Times New Roman"/>
                <w:color w:val="000000"/>
                <w:lang w:eastAsia="es-CO"/>
              </w:rPr>
              <w:t>Measurement</w:t>
            </w:r>
            <w:proofErr w:type="spellEnd"/>
            <w:r w:rsidRPr="00083F24">
              <w:rPr>
                <w:rFonts w:eastAsia="Times New Roman" w:cs="Times New Roman"/>
                <w:color w:val="000000"/>
                <w:lang w:eastAsia="es-CO"/>
              </w:rPr>
              <w:t xml:space="preserve">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w:t>
            </w:r>
            <w:proofErr w:type="spellStart"/>
            <w:r w:rsidRPr="00083F24">
              <w:rPr>
                <w:rFonts w:eastAsia="Times New Roman" w:cs="Times New Roman"/>
                <w:color w:val="000000"/>
                <w:lang w:eastAsia="es-CO"/>
              </w:rPr>
              <w:t>Model</w:t>
            </w:r>
            <w:proofErr w:type="spellEnd"/>
            <w:r w:rsidRPr="00083F24">
              <w:rPr>
                <w:rFonts w:eastAsia="Times New Roman" w:cs="Times New Roman"/>
                <w:color w:val="000000"/>
                <w:lang w:eastAsia="es-CO"/>
              </w:rPr>
              <w:t>).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w:t>
            </w:r>
            <w:proofErr w:type="spellStart"/>
            <w:r w:rsidRPr="00083F24">
              <w:rPr>
                <w:rFonts w:eastAsia="Times New Roman" w:cs="Times New Roman"/>
                <w:color w:val="000000"/>
                <w:lang w:eastAsia="es-CO"/>
              </w:rPr>
              <w:t>Std</w:t>
            </w:r>
            <w:proofErr w:type="spellEnd"/>
            <w:r w:rsidRPr="00083F24">
              <w:rPr>
                <w:rFonts w:eastAsia="Times New Roman" w:cs="Times New Roman"/>
                <w:color w:val="000000"/>
                <w:lang w:eastAsia="es-CO"/>
              </w:rPr>
              <w:t xml:space="preserve">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38112778"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4E04E2">
        <w:rPr>
          <w:rFonts w:ascii="Helvetica" w:hAnsi="Helvetica"/>
          <w:color w:val="1E2022"/>
          <w:shd w:val="clear" w:color="auto" w:fill="FFFFFF"/>
        </w:rPr>
        <w:instrText xml:space="preserve"> ADDIN ZOTERO_ITEM CSL_CITATION {"citationID":"sVsMD8wr","properties":{"formattedCitation":"(Acevedo, 2015)","plainCitation":"(Acevedo, 2015)","noteIndex":0},"citationItems":[{"id":"RLq2FpsW/iHdm5lBV","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EB14EE" w:rsidRPr="00EB14EE">
        <w:rPr>
          <w:rFonts w:ascii="Helvetica" w:hAnsi="Helvetica" w:cs="Helvetica"/>
        </w:rPr>
        <w:t>(Acevedo, 2015)</w:t>
      </w:r>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34967740" w14:textId="77777777" w:rsidR="00F86A5C" w:rsidRDefault="00F86A5C" w:rsidP="00F86A5C">
      <w:pPr>
        <w:pStyle w:val="Prrafodelista"/>
        <w:numPr>
          <w:ilvl w:val="0"/>
          <w:numId w:val="20"/>
        </w:numPr>
        <w:shd w:val="clear" w:color="auto" w:fill="FFFFFF"/>
        <w:tabs>
          <w:tab w:val="left" w:pos="426"/>
        </w:tabs>
        <w:spacing w:before="300" w:after="150" w:line="240" w:lineRule="auto"/>
        <w:ind w:left="567" w:hanging="283"/>
        <w:jc w:val="left"/>
        <w:outlineLvl w:val="0"/>
        <w:rPr>
          <w:rFonts w:cs="Times New Roman"/>
          <w:b/>
          <w:bCs/>
          <w:szCs w:val="24"/>
          <w:shd w:val="clear" w:color="auto" w:fill="FFFFFF"/>
        </w:rPr>
      </w:pPr>
      <w:r w:rsidRPr="00F57A5D">
        <w:rPr>
          <w:rFonts w:cs="Times New Roman"/>
          <w:b/>
          <w:bCs/>
          <w:szCs w:val="24"/>
          <w:shd w:val="clear" w:color="auto" w:fill="FFFFFF"/>
        </w:rPr>
        <w:t xml:space="preserve">Comparación de </w:t>
      </w:r>
      <w:r>
        <w:rPr>
          <w:rFonts w:cs="Times New Roman"/>
          <w:b/>
          <w:bCs/>
          <w:szCs w:val="24"/>
          <w:shd w:val="clear" w:color="auto" w:fill="FFFFFF"/>
        </w:rPr>
        <w:t>m</w:t>
      </w:r>
      <w:r w:rsidRPr="00F57A5D">
        <w:rPr>
          <w:rFonts w:cs="Times New Roman"/>
          <w:b/>
          <w:bCs/>
          <w:szCs w:val="24"/>
          <w:shd w:val="clear" w:color="auto" w:fill="FFFFFF"/>
        </w:rPr>
        <w:t xml:space="preserve">odelos de </w:t>
      </w:r>
      <w:r>
        <w:rPr>
          <w:rFonts w:cs="Times New Roman"/>
          <w:b/>
          <w:bCs/>
          <w:szCs w:val="24"/>
          <w:shd w:val="clear" w:color="auto" w:fill="FFFFFF"/>
        </w:rPr>
        <w:t>c</w:t>
      </w:r>
      <w:r w:rsidRPr="00F57A5D">
        <w:rPr>
          <w:rFonts w:cs="Times New Roman"/>
          <w:b/>
          <w:bCs/>
          <w:szCs w:val="24"/>
          <w:shd w:val="clear" w:color="auto" w:fill="FFFFFF"/>
        </w:rPr>
        <w:t xml:space="preserve">alidad y </w:t>
      </w:r>
      <w:r>
        <w:rPr>
          <w:rFonts w:cs="Times New Roman"/>
          <w:b/>
          <w:bCs/>
          <w:szCs w:val="24"/>
          <w:shd w:val="clear" w:color="auto" w:fill="FFFFFF"/>
        </w:rPr>
        <w:t>es</w:t>
      </w:r>
      <w:r w:rsidRPr="00F57A5D">
        <w:rPr>
          <w:rFonts w:cs="Times New Roman"/>
          <w:b/>
          <w:bCs/>
          <w:szCs w:val="24"/>
          <w:shd w:val="clear" w:color="auto" w:fill="FFFFFF"/>
        </w:rPr>
        <w:t>t</w:t>
      </w:r>
      <w:r>
        <w:rPr>
          <w:rFonts w:cs="Times New Roman"/>
          <w:b/>
          <w:bCs/>
          <w:szCs w:val="24"/>
          <w:shd w:val="clear" w:color="auto" w:fill="FFFFFF"/>
        </w:rPr>
        <w:t>ándare</w:t>
      </w:r>
      <w:r w:rsidRPr="00F57A5D">
        <w:rPr>
          <w:rFonts w:cs="Times New Roman"/>
          <w:b/>
          <w:bCs/>
          <w:szCs w:val="24"/>
          <w:shd w:val="clear" w:color="auto" w:fill="FFFFFF"/>
        </w:rPr>
        <w:t xml:space="preserve">s de </w:t>
      </w:r>
      <w:r>
        <w:rPr>
          <w:rFonts w:cs="Times New Roman"/>
          <w:b/>
          <w:bCs/>
          <w:szCs w:val="24"/>
          <w:shd w:val="clear" w:color="auto" w:fill="FFFFFF"/>
        </w:rPr>
        <w:t>c</w:t>
      </w:r>
      <w:r w:rsidRPr="00F57A5D">
        <w:rPr>
          <w:rFonts w:cs="Times New Roman"/>
          <w:b/>
          <w:bCs/>
          <w:szCs w:val="24"/>
          <w:shd w:val="clear" w:color="auto" w:fill="FFFFFF"/>
        </w:rPr>
        <w:t xml:space="preserve">alidad </w:t>
      </w:r>
    </w:p>
    <w:p w14:paraId="0B69A653" w14:textId="77777777" w:rsidR="00F86A5C" w:rsidRDefault="00F86A5C" w:rsidP="00F86A5C">
      <w:pPr>
        <w:pStyle w:val="Prrafodelista"/>
        <w:shd w:val="clear" w:color="auto" w:fill="FFFFFF"/>
        <w:tabs>
          <w:tab w:val="left" w:pos="426"/>
        </w:tabs>
        <w:spacing w:before="300" w:after="150" w:line="240" w:lineRule="auto"/>
        <w:ind w:left="567"/>
        <w:outlineLvl w:val="0"/>
        <w:rPr>
          <w:rFonts w:cs="Times New Roman"/>
          <w:b/>
          <w:bCs/>
          <w:szCs w:val="24"/>
          <w:shd w:val="clear" w:color="auto" w:fill="FFFFFF"/>
        </w:rPr>
      </w:pPr>
    </w:p>
    <w:p w14:paraId="6F1E69FC" w14:textId="52456794" w:rsidR="00F86A5C" w:rsidRPr="00552659" w:rsidRDefault="00F86A5C" w:rsidP="00F86A5C">
      <w:pPr>
        <w:pStyle w:val="Prrafodelista"/>
        <w:spacing w:line="480" w:lineRule="auto"/>
        <w:ind w:firstLine="284"/>
        <w:rPr>
          <w:rFonts w:cs="Times New Roman"/>
          <w:szCs w:val="24"/>
          <w:shd w:val="clear" w:color="auto" w:fill="FFFFFF"/>
        </w:rPr>
      </w:pPr>
      <w:r w:rsidRPr="00552659">
        <w:rPr>
          <w:rFonts w:cs="Times New Roman"/>
          <w:szCs w:val="24"/>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rFonts w:cs="Times New Roman"/>
          <w:szCs w:val="24"/>
          <w:shd w:val="clear" w:color="auto" w:fill="FFFFFF"/>
        </w:rPr>
        <w:fldChar w:fldCharType="begin"/>
      </w:r>
      <w:r w:rsidR="004E04E2">
        <w:rPr>
          <w:rFonts w:cs="Times New Roman"/>
          <w:szCs w:val="24"/>
          <w:shd w:val="clear" w:color="auto" w:fill="FFFFFF"/>
        </w:rPr>
        <w:instrText xml:space="preserve"> ADDIN ZOTERO_ITEM CSL_CITATION {"citationID":"JUSJaSDI","properties":{"formattedCitation":"(Scalone, 2006)","plainCitation":"(Scalone, 2006)","noteIndex":0},"citationItems":[{"id":"RLq2FpsW/1SaLVsBr","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rFonts w:cs="Times New Roman"/>
          <w:szCs w:val="24"/>
          <w:shd w:val="clear" w:color="auto" w:fill="FFFFFF"/>
        </w:rPr>
        <w:fldChar w:fldCharType="separate"/>
      </w:r>
      <w:r w:rsidR="00EB14EE" w:rsidRPr="00EB14EE">
        <w:rPr>
          <w:rFonts w:cs="Times New Roman"/>
        </w:rPr>
        <w:t>(</w:t>
      </w:r>
      <w:proofErr w:type="spellStart"/>
      <w:r w:rsidR="00EB14EE" w:rsidRPr="00EB14EE">
        <w:rPr>
          <w:rFonts w:cs="Times New Roman"/>
        </w:rPr>
        <w:t>Scalone</w:t>
      </w:r>
      <w:proofErr w:type="spellEnd"/>
      <w:r w:rsidR="00EB14EE" w:rsidRPr="00EB14EE">
        <w:rPr>
          <w:rFonts w:cs="Times New Roman"/>
        </w:rPr>
        <w:t>, 2006)</w:t>
      </w:r>
      <w:r w:rsidRPr="00552659">
        <w:rPr>
          <w:rFonts w:cs="Times New Roman"/>
          <w:szCs w:val="24"/>
          <w:shd w:val="clear" w:color="auto" w:fill="FFFFFF"/>
        </w:rPr>
        <w:fldChar w:fldCharType="end"/>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Certificar la competitividad internacional requerida para competir en todos los </w:t>
            </w:r>
            <w:proofErr w:type="spellStart"/>
            <w:r w:rsidRPr="00FF4F7E">
              <w:rPr>
                <w:rFonts w:eastAsia="Times New Roman" w:cs="Times New Roman"/>
                <w:color w:val="000000"/>
                <w:lang w:eastAsia="es-CO"/>
              </w:rPr>
              <w:t>ercados</w:t>
            </w:r>
            <w:proofErr w:type="spellEnd"/>
            <w:r w:rsidRPr="00FF4F7E">
              <w:rPr>
                <w:rFonts w:eastAsia="Times New Roman" w:cs="Times New Roman"/>
                <w:color w:val="000000"/>
                <w:lang w:eastAsia="es-CO"/>
              </w:rPr>
              <w:t>.</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5C53093B"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4E04E2">
        <w:rPr>
          <w:rFonts w:cs="Times New Roman"/>
          <w:sz w:val="20"/>
          <w:szCs w:val="20"/>
        </w:rPr>
        <w:instrText xml:space="preserve"> ADDIN ZOTERO_ITEM CSL_CITATION {"citationID":"1mLq7a5U","properties":{"formattedCitation":"(Arciniegas, 2017)","plainCitation":"(Arciniegas, 2017)","noteIndex":0},"citationItems":[{"id":"RLq2FpsW/Pb1cSLAo","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r w:rsidR="00EB14EE" w:rsidRPr="00EB14EE">
        <w:rPr>
          <w:rFonts w:cs="Times New Roman"/>
          <w:sz w:val="20"/>
        </w:rPr>
        <w:t>(Arciniegas, 2017)</w:t>
      </w:r>
      <w:r>
        <w:rPr>
          <w:rFonts w:cs="Times New Roman"/>
          <w:sz w:val="20"/>
          <w:szCs w:val="20"/>
        </w:rPr>
        <w:fldChar w:fldCharType="end"/>
      </w:r>
    </w:p>
    <w:p w14:paraId="2B52E512" w14:textId="77777777" w:rsidR="00F86A5C" w:rsidRDefault="00F86A5C" w:rsidP="00984C4D">
      <w:pPr>
        <w:rPr>
          <w:rFonts w:eastAsia="Times New Roman" w:cs="Times New Roman"/>
          <w:color w:val="000000"/>
          <w:szCs w:val="24"/>
          <w:lang w:eastAsia="es-CO"/>
        </w:rPr>
      </w:pP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6"/>
      <w:r w:rsidR="00DD6B8A" w:rsidRPr="00E10DFE">
        <w:rPr>
          <w:rFonts w:cs="Times New Roman"/>
          <w:color w:val="0070C0"/>
          <w:szCs w:val="24"/>
        </w:rPr>
        <w:t xml:space="preserve">se citan los autores </w:t>
      </w:r>
      <w:commentRangeEnd w:id="46"/>
      <w:r w:rsidR="00A63C2A" w:rsidRPr="00E10DFE">
        <w:rPr>
          <w:rStyle w:val="Refdecomentario"/>
          <w:color w:val="0070C0"/>
        </w:rPr>
        <w:commentReference w:id="46"/>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7"/>
      <w:r w:rsidRPr="00D00170">
        <w:rPr>
          <w:rFonts w:cs="Times New Roman"/>
          <w:color w:val="0070C0"/>
          <w:szCs w:val="24"/>
        </w:rPr>
        <w:t>c</w:t>
      </w:r>
      <w:r w:rsidR="004B3744" w:rsidRPr="00D00170">
        <w:rPr>
          <w:rFonts w:cs="Times New Roman"/>
          <w:color w:val="0070C0"/>
          <w:szCs w:val="24"/>
        </w:rPr>
        <w:t>ita</w:t>
      </w:r>
      <w:commentRangeEnd w:id="47"/>
      <w:r w:rsidRPr="00D00170">
        <w:rPr>
          <w:rStyle w:val="Refdecomentario"/>
          <w:color w:val="0070C0"/>
        </w:rPr>
        <w:commentReference w:id="47"/>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8"/>
      <w:r w:rsidRPr="002925A9">
        <w:rPr>
          <w:rFonts w:cs="Times New Roman"/>
          <w:color w:val="0070C0"/>
          <w:szCs w:val="24"/>
        </w:rPr>
        <w:t>(</w:t>
      </w:r>
      <w:commentRangeEnd w:id="48"/>
      <w:r w:rsidRPr="002925A9">
        <w:rPr>
          <w:rStyle w:val="Refdecomentario"/>
          <w:rFonts w:cs="Times New Roman"/>
          <w:color w:val="0070C0"/>
          <w:szCs w:val="24"/>
        </w:rPr>
        <w:commentReference w:id="48"/>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9"/>
      <w:r w:rsidRPr="002925A9">
        <w:rPr>
          <w:rFonts w:cs="Times New Roman"/>
          <w:color w:val="0070C0"/>
          <w:szCs w:val="24"/>
        </w:rPr>
        <w:t>s.f.</w:t>
      </w:r>
      <w:commentRangeEnd w:id="49"/>
      <w:r w:rsidRPr="002925A9">
        <w:rPr>
          <w:rStyle w:val="Refdecomentario"/>
          <w:rFonts w:cs="Times New Roman"/>
          <w:color w:val="0070C0"/>
          <w:szCs w:val="24"/>
        </w:rPr>
        <w:commentReference w:id="49"/>
      </w:r>
      <w:r w:rsidRPr="002925A9">
        <w:rPr>
          <w:rFonts w:cs="Times New Roman"/>
          <w:color w:val="0070C0"/>
          <w:szCs w:val="24"/>
        </w:rPr>
        <w:t xml:space="preserve">) / (Ramírez &amp; Guzmán, s.f., </w:t>
      </w:r>
      <w:commentRangeStart w:id="50"/>
      <w:r w:rsidRPr="002925A9">
        <w:rPr>
          <w:rFonts w:cs="Times New Roman"/>
          <w:color w:val="0070C0"/>
          <w:szCs w:val="24"/>
        </w:rPr>
        <w:t>párr. 2</w:t>
      </w:r>
      <w:commentRangeEnd w:id="50"/>
      <w:r w:rsidRPr="002925A9">
        <w:rPr>
          <w:rStyle w:val="Refdecomentario"/>
          <w:rFonts w:cs="Times New Roman"/>
          <w:color w:val="0070C0"/>
          <w:szCs w:val="24"/>
        </w:rPr>
        <w:commentReference w:id="50"/>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1"/>
      <w:r w:rsidRPr="002925A9">
        <w:rPr>
          <w:rFonts w:cs="Times New Roman"/>
          <w:color w:val="0070C0"/>
          <w:szCs w:val="24"/>
        </w:rPr>
        <w:t>Por</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2"/>
      <w:r w:rsidRPr="002925A9">
        <w:rPr>
          <w:rFonts w:cs="Times New Roman"/>
          <w:color w:val="0070C0"/>
          <w:szCs w:val="24"/>
        </w:rPr>
        <w:t>aspecto discursivo (Ruiz, 2014, p. 107).</w:t>
      </w:r>
      <w:commentRangeEnd w:id="52"/>
      <w:r w:rsidR="00C77DD3" w:rsidRPr="002925A9">
        <w:rPr>
          <w:rStyle w:val="Refdecomentario"/>
          <w:color w:val="0070C0"/>
        </w:rPr>
        <w:commentReference w:id="52"/>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3" w:name="_Toc440985138"/>
      <w:r>
        <w:rPr>
          <w:b/>
        </w:rPr>
        <w:br w:type="page"/>
      </w:r>
      <w:r w:rsidR="002649F5">
        <w:rPr>
          <w:b/>
        </w:rPr>
        <w:lastRenderedPageBreak/>
        <w:t>7</w:t>
      </w:r>
      <w:r w:rsidR="000F2962" w:rsidRPr="00285913">
        <w:rPr>
          <w:b/>
        </w:rPr>
        <w:t xml:space="preserve"> </w:t>
      </w:r>
      <w:bookmarkStart w:id="54" w:name="_Toc440985139"/>
      <w:r w:rsidRPr="00285913">
        <w:rPr>
          <w:b/>
        </w:rPr>
        <w:t>Metodología</w:t>
      </w:r>
      <w:bookmarkEnd w:id="54"/>
    </w:p>
    <w:bookmarkEnd w:id="53"/>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5"/>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4E04E2" w:rsidRDefault="004E04E2"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4E04E2" w:rsidRDefault="004E04E2"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4E04E2" w:rsidRPr="00C44C0E" w:rsidRDefault="004E04E2"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4E04E2" w:rsidRDefault="004E04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4E04E2" w:rsidRDefault="004E04E2"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4E04E2" w:rsidRDefault="004E04E2"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4E04E2" w:rsidRPr="00C44C0E" w:rsidRDefault="004E04E2"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4E04E2" w:rsidRDefault="004E04E2"/>
                  </w:txbxContent>
                </v:textbox>
                <w10:wrap type="square" anchorx="margin"/>
              </v:shape>
            </w:pict>
          </mc:Fallback>
        </mc:AlternateContent>
      </w:r>
      <w:r w:rsidR="007B5E42">
        <w:rPr>
          <w:rFonts w:cs="Times New Roman"/>
          <w:b/>
          <w:szCs w:val="24"/>
        </w:rPr>
        <w:t xml:space="preserve"> </w:t>
      </w:r>
      <w:commentRangeEnd w:id="55"/>
      <w:r w:rsidR="007B5E42">
        <w:rPr>
          <w:rStyle w:val="Refdecomentario"/>
        </w:rPr>
        <w:commentReference w:id="55"/>
      </w:r>
    </w:p>
    <w:p w14:paraId="06DDC413" w14:textId="0869C69A" w:rsidR="00611D76" w:rsidRDefault="00A71B2F" w:rsidP="000F2962">
      <w:pPr>
        <w:jc w:val="center"/>
        <w:rPr>
          <w:rFonts w:cs="Times New Roman"/>
          <w:b/>
          <w:szCs w:val="24"/>
        </w:rPr>
      </w:pPr>
      <w:commentRangeStart w:id="56"/>
      <w:r>
        <w:rPr>
          <w:rFonts w:cs="Times New Roman"/>
          <w:b/>
          <w:szCs w:val="24"/>
        </w:rPr>
        <w:t xml:space="preserve"> </w:t>
      </w:r>
      <w:commentRangeEnd w:id="56"/>
      <w:r>
        <w:rPr>
          <w:rStyle w:val="Refdecomentario"/>
        </w:rPr>
        <w:commentReference w:id="56"/>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7"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7"/>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8"/>
      <w:r w:rsidRPr="007F16AA">
        <w:rPr>
          <w:rFonts w:cs="Times New Roman"/>
          <w:szCs w:val="24"/>
        </w:rPr>
        <w:t>T</w:t>
      </w:r>
      <w:commentRangeEnd w:id="58"/>
      <w:r w:rsidR="000F68C2" w:rsidRPr="007F16AA">
        <w:rPr>
          <w:rStyle w:val="Refdecomentario"/>
          <w:sz w:val="24"/>
          <w:szCs w:val="24"/>
        </w:rPr>
        <w:commentReference w:id="58"/>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9"/>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9"/>
      <w:r w:rsidR="00B226DE">
        <w:rPr>
          <w:rStyle w:val="Refdecomentario"/>
        </w:rPr>
        <w:commentReference w:id="59"/>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0"/>
      <w:r w:rsidRPr="007F16AA">
        <w:rPr>
          <w:rFonts w:cs="Times New Roman"/>
          <w:szCs w:val="24"/>
        </w:rPr>
        <w:t xml:space="preserve">Tabla 2. </w:t>
      </w:r>
      <w:commentRangeEnd w:id="60"/>
      <w:r w:rsidR="00B226DE">
        <w:rPr>
          <w:rStyle w:val="Refdecomentario"/>
        </w:rPr>
        <w:commentReference w:id="60"/>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1"/>
            <w:r w:rsidRPr="004B3744">
              <w:rPr>
                <w:rFonts w:cs="Times New Roman"/>
                <w:sz w:val="20"/>
                <w:szCs w:val="20"/>
              </w:rPr>
              <w:t>4</w:t>
            </w:r>
            <w:commentRangeEnd w:id="61"/>
            <w:r w:rsidR="00234912">
              <w:rPr>
                <w:rStyle w:val="Refdecomentario"/>
              </w:rPr>
              <w:commentReference w:id="61"/>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2"/>
      <w:r w:rsidR="001A731E">
        <w:rPr>
          <w:rFonts w:cs="Times New Roman"/>
          <w:sz w:val="20"/>
          <w:szCs w:val="20"/>
        </w:rPr>
        <w:t>.</w:t>
      </w:r>
      <w:commentRangeEnd w:id="62"/>
      <w:r w:rsidR="008756D6">
        <w:rPr>
          <w:rStyle w:val="Refdecomentario"/>
        </w:rPr>
        <w:commentReference w:id="62"/>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3" w:name="_Toc440985141"/>
      <w:r>
        <w:rPr>
          <w:b/>
        </w:rPr>
        <w:lastRenderedPageBreak/>
        <w:t>9</w:t>
      </w:r>
      <w:r w:rsidR="000F2962" w:rsidRPr="00285913">
        <w:rPr>
          <w:b/>
        </w:rPr>
        <w:t xml:space="preserve"> Discusión</w:t>
      </w:r>
      <w:bookmarkEnd w:id="63"/>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4" w:name="_Toc440985142"/>
      <w:r>
        <w:rPr>
          <w:b/>
        </w:rPr>
        <w:lastRenderedPageBreak/>
        <w:t>10</w:t>
      </w:r>
      <w:r w:rsidR="000F2962" w:rsidRPr="00285913">
        <w:rPr>
          <w:b/>
        </w:rPr>
        <w:t xml:space="preserve"> Conclusiones</w:t>
      </w:r>
      <w:bookmarkEnd w:id="64"/>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5" w:name="_Toc440985143"/>
      <w:r>
        <w:rPr>
          <w:b/>
        </w:rPr>
        <w:br w:type="page"/>
      </w:r>
      <w:commentRangeStart w:id="66"/>
      <w:r w:rsidR="0065676B" w:rsidRPr="00285913">
        <w:rPr>
          <w:b/>
        </w:rPr>
        <w:lastRenderedPageBreak/>
        <w:t>R</w:t>
      </w:r>
      <w:commentRangeEnd w:id="66"/>
      <w:r w:rsidR="0065676B" w:rsidRPr="00285913">
        <w:rPr>
          <w:rStyle w:val="Refdecomentario"/>
          <w:rFonts w:cs="Times New Roman"/>
          <w:b/>
          <w:szCs w:val="24"/>
        </w:rPr>
        <w:commentReference w:id="66"/>
      </w:r>
      <w:r w:rsidR="0065676B" w:rsidRPr="00285913">
        <w:rPr>
          <w:b/>
        </w:rPr>
        <w:t>eferencias</w:t>
      </w:r>
      <w:bookmarkEnd w:id="65"/>
    </w:p>
    <w:p w14:paraId="654607DE" w14:textId="32DB6E86" w:rsidR="0065676B" w:rsidRDefault="0065676B" w:rsidP="0065676B">
      <w:pPr>
        <w:rPr>
          <w:rFonts w:cs="Times New Roman"/>
          <w:szCs w:val="24"/>
        </w:rPr>
      </w:pPr>
    </w:p>
    <w:p w14:paraId="7D815F95" w14:textId="6DCC6D64" w:rsidR="002F7714" w:rsidRPr="002F7714" w:rsidRDefault="002F7714" w:rsidP="002F7714">
      <w:pPr>
        <w:pStyle w:val="Bibliografa1"/>
        <w:rPr>
          <w:color w:val="000000" w:themeColor="text1"/>
          <w:lang w:val="es-ES_tradnl"/>
        </w:rPr>
      </w:pPr>
      <w:r w:rsidRPr="002F7714">
        <w:rPr>
          <w:color w:val="000000" w:themeColor="text1"/>
          <w:lang w:val="es-ES_tradnl"/>
        </w:rPr>
        <w:t>¿En qué consiste Sistema Gestión Seguridad Salud Trabajo</w:t>
      </w:r>
      <w:r>
        <w:rPr>
          <w:color w:val="000000" w:themeColor="text1"/>
          <w:lang w:val="es-ES_tradnl"/>
        </w:rPr>
        <w:t xml:space="preserve"> </w:t>
      </w:r>
      <w:r w:rsidRPr="002F7714">
        <w:rPr>
          <w:color w:val="000000" w:themeColor="text1"/>
          <w:lang w:val="es-ES_tradnl"/>
        </w:rPr>
        <w:t>(SG-SST)? (s. f.). Recuperado 15 de abril de 2020, de https://www.isotools.org/2016/09/06/consiste-sistema-gestion-la-seguridad-salud-trabajo-sg-sst/</w:t>
      </w:r>
    </w:p>
    <w:p w14:paraId="272BD2FD" w14:textId="16C5513E" w:rsidR="002F7714" w:rsidRDefault="002F7714" w:rsidP="0065676B">
      <w:pPr>
        <w:rPr>
          <w:rFonts w:cs="Times New Roman"/>
          <w:szCs w:val="24"/>
        </w:rPr>
      </w:pPr>
    </w:p>
    <w:p w14:paraId="33E7A01F" w14:textId="77777777" w:rsidR="002F7714" w:rsidRDefault="002F7714" w:rsidP="002F7714">
      <w:pPr>
        <w:pStyle w:val="Bibliografa1"/>
        <w:rPr>
          <w:color w:val="000000" w:themeColor="text1"/>
          <w:lang w:val="es-ES_tradnl"/>
        </w:rPr>
      </w:pPr>
      <w:r w:rsidRPr="002F7714">
        <w:rPr>
          <w:color w:val="000000" w:themeColor="text1"/>
          <w:lang w:val="es-ES_tradnl"/>
        </w:rPr>
        <w:t>Sistema de Gestión de Seguridad y Salud en el Trabajo—Ministerio del trabajo. (</w:t>
      </w:r>
      <w:proofErr w:type="gramStart"/>
      <w:r w:rsidRPr="002F7714">
        <w:rPr>
          <w:color w:val="000000" w:themeColor="text1"/>
          <w:lang w:val="es-ES_tradnl"/>
        </w:rPr>
        <w:t>s</w:t>
      </w:r>
      <w:proofErr w:type="gramEnd"/>
      <w:r w:rsidRPr="002F7714">
        <w:rPr>
          <w:color w:val="000000" w:themeColor="text1"/>
          <w:lang w:val="es-ES_tradnl"/>
        </w:rPr>
        <w:t>. f.). Recuperado 15 de abril de 2020, de https://www.mintrabajo.gov.co/relaciones-laborales/riesgos-laborales/sistema-de-gestion-de-seguridad-y-salud-en-el-trabajo</w:t>
      </w:r>
    </w:p>
    <w:p w14:paraId="6B1E2A6E" w14:textId="77777777" w:rsidR="004E04E2" w:rsidRDefault="004E04E2" w:rsidP="002F7714">
      <w:pPr>
        <w:pStyle w:val="Bibliografa1"/>
        <w:rPr>
          <w:color w:val="000000" w:themeColor="text1"/>
          <w:lang w:val="es-ES_tradnl"/>
        </w:rPr>
      </w:pPr>
    </w:p>
    <w:p w14:paraId="51E39CCE" w14:textId="77777777" w:rsidR="001D0935" w:rsidRPr="001D0935" w:rsidRDefault="00760DE1" w:rsidP="001D0935">
      <w:pPr>
        <w:pStyle w:val="Bibliografa"/>
        <w:rPr>
          <w:rFonts w:cs="Times New Roman"/>
        </w:rPr>
      </w:pPr>
      <w:r>
        <w:rPr>
          <w:color w:val="000000" w:themeColor="text1"/>
          <w:lang w:val="es-ES_tradnl"/>
        </w:rPr>
        <w:fldChar w:fldCharType="begin"/>
      </w:r>
      <w:r w:rsidR="00EB14EE">
        <w:rPr>
          <w:color w:val="000000" w:themeColor="text1"/>
          <w:lang w:val="es-ES_tradnl"/>
        </w:rPr>
        <w:instrText xml:space="preserve"> ADDIN ZOTERO_BIBL {"uncited":[],"omitted":[],"custom":[]} CSL_BIBLIOGRAPHY </w:instrText>
      </w:r>
      <w:r>
        <w:rPr>
          <w:color w:val="000000" w:themeColor="text1"/>
          <w:lang w:val="es-ES_tradnl"/>
        </w:rPr>
        <w:fldChar w:fldCharType="separate"/>
      </w:r>
      <w:r w:rsidR="001D0935" w:rsidRPr="001D0935">
        <w:rPr>
          <w:rFonts w:cs="Times New Roman"/>
        </w:rPr>
        <w:t xml:space="preserve">Acevedo, P. (2015). </w:t>
      </w:r>
      <w:r w:rsidR="001D0935" w:rsidRPr="001D0935">
        <w:rPr>
          <w:rFonts w:cs="Times New Roman"/>
          <w:i/>
          <w:iCs/>
        </w:rPr>
        <w:t>Cuadro Comparativo Modelos De Calidad—ID</w:t>
      </w:r>
      <w:proofErr w:type="gramStart"/>
      <w:r w:rsidR="001D0935" w:rsidRPr="001D0935">
        <w:rPr>
          <w:rFonts w:cs="Times New Roman"/>
          <w:i/>
          <w:iCs/>
        </w:rPr>
        <w:t>:5cdb25863d4f1</w:t>
      </w:r>
      <w:proofErr w:type="gramEnd"/>
      <w:r w:rsidR="001D0935" w:rsidRPr="001D0935">
        <w:rPr>
          <w:rFonts w:cs="Times New Roman"/>
        </w:rPr>
        <w:t>. https://baixardoc.com/documents/cuadro-comparativo-modelos-de-calidad-5cdb25863d4f1</w:t>
      </w:r>
    </w:p>
    <w:p w14:paraId="2403716A" w14:textId="77777777" w:rsidR="001D0935" w:rsidRPr="001D0935" w:rsidRDefault="001D0935" w:rsidP="001D0935">
      <w:pPr>
        <w:pStyle w:val="Bibliografa"/>
        <w:rPr>
          <w:rFonts w:cs="Times New Roman"/>
        </w:rPr>
      </w:pPr>
      <w:r w:rsidRPr="001D0935">
        <w:rPr>
          <w:rFonts w:cs="Times New Roman"/>
        </w:rPr>
        <w:t xml:space="preserve">Arciniegas, F. (2017). </w:t>
      </w:r>
      <w:r w:rsidRPr="001D0935">
        <w:rPr>
          <w:rFonts w:cs="Times New Roman"/>
          <w:i/>
          <w:iCs/>
        </w:rPr>
        <w:t>Normas y Estándares de calidad para el desarrollo de Software – Fernando Arciniega</w:t>
      </w:r>
      <w:r w:rsidRPr="001D0935">
        <w:rPr>
          <w:rFonts w:cs="Times New Roman"/>
        </w:rPr>
        <w:t>. https://fernandoarciniega.com/normas-y-estandares-de-calidad-para-el-desarrollo-de-software/</w:t>
      </w:r>
    </w:p>
    <w:p w14:paraId="3322BC89" w14:textId="77777777" w:rsidR="001D0935" w:rsidRPr="001D0935" w:rsidRDefault="001D0935" w:rsidP="001D0935">
      <w:pPr>
        <w:pStyle w:val="Bibliografa"/>
        <w:rPr>
          <w:rFonts w:cs="Times New Roman"/>
        </w:rPr>
      </w:pPr>
      <w:r w:rsidRPr="001D0935">
        <w:rPr>
          <w:rFonts w:cs="Times New Roman"/>
        </w:rPr>
        <w:t xml:space="preserve">Colombia. Congreso de la República. (1994). </w:t>
      </w:r>
      <w:r w:rsidRPr="001D0935">
        <w:rPr>
          <w:rFonts w:cs="Times New Roman"/>
          <w:i/>
          <w:iCs/>
        </w:rPr>
        <w:t>Ley 133 de 1994 (mayo 23): Por la cual se desarrolla el Decreto de Libertad Religiosa y de Cultos, reconocido en el artículo 19 de la Constitución Política</w:t>
      </w:r>
      <w:r w:rsidRPr="001D0935">
        <w:rPr>
          <w:rFonts w:cs="Times New Roman"/>
        </w:rPr>
        <w:t>. Diario Oficial.</w:t>
      </w:r>
    </w:p>
    <w:p w14:paraId="56A7A31E" w14:textId="77777777" w:rsidR="001D0935" w:rsidRPr="001D0935" w:rsidRDefault="001D0935" w:rsidP="001D0935">
      <w:pPr>
        <w:pStyle w:val="Bibliografa"/>
        <w:rPr>
          <w:rFonts w:cs="Times New Roman"/>
        </w:rPr>
      </w:pPr>
      <w:r w:rsidRPr="001D0935">
        <w:rPr>
          <w:rFonts w:cs="Times New Roman"/>
        </w:rPr>
        <w:t xml:space="preserve">Colombia. Congreso de la República. (2006). </w:t>
      </w:r>
      <w:r w:rsidRPr="001D0935">
        <w:rPr>
          <w:rFonts w:cs="Times New Roman"/>
          <w:i/>
          <w:iCs/>
        </w:rPr>
        <w:t>Ley 1098 de 2006 (noviembre 8): Por la cual se expide el Código de la Infancia y la Adolescencia en Colombia</w:t>
      </w:r>
      <w:r w:rsidRPr="001D0935">
        <w:rPr>
          <w:rFonts w:cs="Times New Roman"/>
        </w:rPr>
        <w:t>. Diario Oficial.</w:t>
      </w:r>
    </w:p>
    <w:p w14:paraId="78299D72" w14:textId="77777777" w:rsidR="001D0935" w:rsidRPr="001D0935" w:rsidRDefault="001D0935" w:rsidP="001D0935">
      <w:pPr>
        <w:pStyle w:val="Bibliografa"/>
        <w:rPr>
          <w:rFonts w:cs="Times New Roman"/>
        </w:rPr>
      </w:pPr>
      <w:r w:rsidRPr="001D0935">
        <w:rPr>
          <w:rFonts w:cs="Times New Roman"/>
        </w:rPr>
        <w:t xml:space="preserve">Colombia. Congreso de la República. (2010). </w:t>
      </w:r>
      <w:r w:rsidRPr="001D0935">
        <w:rPr>
          <w:rFonts w:cs="Times New Roman"/>
          <w:i/>
          <w:iCs/>
        </w:rPr>
        <w:t>Código penal y de procedimiento penal anotado</w:t>
      </w:r>
      <w:r w:rsidRPr="001D0935">
        <w:rPr>
          <w:rFonts w:cs="Times New Roman"/>
        </w:rPr>
        <w:t xml:space="preserve">. </w:t>
      </w:r>
      <w:proofErr w:type="spellStart"/>
      <w:r w:rsidRPr="001D0935">
        <w:rPr>
          <w:rFonts w:cs="Times New Roman"/>
        </w:rPr>
        <w:t>Leyer</w:t>
      </w:r>
      <w:proofErr w:type="spellEnd"/>
      <w:r w:rsidRPr="001D0935">
        <w:rPr>
          <w:rFonts w:cs="Times New Roman"/>
        </w:rPr>
        <w:t>.</w:t>
      </w:r>
    </w:p>
    <w:p w14:paraId="6F8A1FAA" w14:textId="77777777" w:rsidR="001D0935" w:rsidRPr="001D0935" w:rsidRDefault="001D0935" w:rsidP="001D0935">
      <w:pPr>
        <w:pStyle w:val="Bibliografa"/>
        <w:rPr>
          <w:rFonts w:cs="Times New Roman"/>
        </w:rPr>
      </w:pPr>
      <w:r w:rsidRPr="001D0935">
        <w:rPr>
          <w:rFonts w:cs="Times New Roman"/>
        </w:rPr>
        <w:t xml:space="preserve">Colombia. Congreso de la República. (2014). </w:t>
      </w:r>
      <w:r w:rsidRPr="001D0935">
        <w:rPr>
          <w:rFonts w:cs="Times New Roman"/>
          <w:i/>
          <w:iCs/>
        </w:rPr>
        <w:t xml:space="preserve">Ley 1733 de 2014: Ley Consuelo </w:t>
      </w:r>
      <w:proofErr w:type="spellStart"/>
      <w:r w:rsidRPr="001D0935">
        <w:rPr>
          <w:rFonts w:cs="Times New Roman"/>
          <w:i/>
          <w:iCs/>
        </w:rPr>
        <w:t>Devis</w:t>
      </w:r>
      <w:proofErr w:type="spellEnd"/>
      <w:r w:rsidRPr="001D0935">
        <w:rPr>
          <w:rFonts w:cs="Times New Roman"/>
          <w:i/>
          <w:iCs/>
        </w:rPr>
        <w:t xml:space="preserve"> Saavedra, mediante la cual se regulan los servicios de cuidados paliativos para el manejo integral de pacientes con enfermedades terminales, crónicas, degenerativas e irreversibles en cualquier fase de la enfermedad de</w:t>
      </w:r>
      <w:r w:rsidRPr="001D0935">
        <w:rPr>
          <w:rFonts w:cs="Times New Roman"/>
        </w:rPr>
        <w:t>. Diario Oficial.</w:t>
      </w:r>
    </w:p>
    <w:p w14:paraId="20EDA356" w14:textId="77777777" w:rsidR="001D0935" w:rsidRPr="001D0935" w:rsidRDefault="001D0935" w:rsidP="001D0935">
      <w:pPr>
        <w:pStyle w:val="Bibliografa"/>
        <w:rPr>
          <w:rFonts w:cs="Times New Roman"/>
        </w:rPr>
      </w:pPr>
      <w:r w:rsidRPr="001D0935">
        <w:rPr>
          <w:rFonts w:cs="Times New Roman"/>
        </w:rPr>
        <w:t xml:space="preserve">Colombia. Contraloría General de la Nación. (2003). </w:t>
      </w:r>
      <w:r w:rsidRPr="001D0935">
        <w:rPr>
          <w:rFonts w:cs="Times New Roman"/>
          <w:i/>
          <w:iCs/>
        </w:rPr>
        <w:t>La deserción escolar en la educación básica media</w:t>
      </w:r>
      <w:r w:rsidRPr="001D0935">
        <w:rPr>
          <w:rFonts w:cs="Times New Roman"/>
        </w:rPr>
        <w:t>. Contraloría.</w:t>
      </w:r>
    </w:p>
    <w:p w14:paraId="579FE758" w14:textId="77777777" w:rsidR="001D0935" w:rsidRPr="001D0935" w:rsidRDefault="001D0935" w:rsidP="001D0935">
      <w:pPr>
        <w:pStyle w:val="Bibliografa"/>
        <w:rPr>
          <w:rFonts w:cs="Times New Roman"/>
        </w:rPr>
      </w:pPr>
      <w:r w:rsidRPr="001D0935">
        <w:rPr>
          <w:rFonts w:cs="Times New Roman"/>
        </w:rPr>
        <w:lastRenderedPageBreak/>
        <w:t xml:space="preserve">Colombia. Corte Constitucional. (2003a). </w:t>
      </w:r>
      <w:r w:rsidRPr="001D0935">
        <w:rPr>
          <w:rFonts w:cs="Times New Roman"/>
          <w:i/>
          <w:iCs/>
        </w:rPr>
        <w:t xml:space="preserve">Sentencia SU.805 de 2003: Vía de hecho en proceso de lanzamiento por </w:t>
      </w:r>
      <w:proofErr w:type="spellStart"/>
      <w:r w:rsidRPr="001D0935">
        <w:rPr>
          <w:rFonts w:cs="Times New Roman"/>
          <w:i/>
          <w:iCs/>
        </w:rPr>
        <w:t>ocupacion</w:t>
      </w:r>
      <w:proofErr w:type="spellEnd"/>
      <w:r w:rsidRPr="001D0935">
        <w:rPr>
          <w:rFonts w:cs="Times New Roman"/>
          <w:i/>
          <w:iCs/>
        </w:rPr>
        <w:t xml:space="preserve"> de hecho / debido proceso de querellados—Vulneración por actuaciones arbitrarias. M. P. Jaime Córdoba Triviño</w:t>
      </w:r>
      <w:r w:rsidRPr="001D0935">
        <w:rPr>
          <w:rFonts w:cs="Times New Roman"/>
        </w:rPr>
        <w:t>. Corte Constitucional.</w:t>
      </w:r>
    </w:p>
    <w:p w14:paraId="2C7AF14A" w14:textId="77777777" w:rsidR="001D0935" w:rsidRPr="001D0935" w:rsidRDefault="001D0935" w:rsidP="001D0935">
      <w:pPr>
        <w:pStyle w:val="Bibliografa"/>
        <w:rPr>
          <w:rFonts w:cs="Times New Roman"/>
        </w:rPr>
      </w:pPr>
      <w:r w:rsidRPr="001D0935">
        <w:rPr>
          <w:rFonts w:cs="Times New Roman"/>
        </w:rPr>
        <w:t xml:space="preserve">Colombia. Corte Constitucional. (2003b). </w:t>
      </w:r>
      <w:r w:rsidRPr="001D0935">
        <w:rPr>
          <w:rFonts w:cs="Times New Roman"/>
          <w:i/>
          <w:iCs/>
        </w:rPr>
        <w:t xml:space="preserve">Sentencia T-361 de 2003: Acción de tutela instaurada por </w:t>
      </w:r>
      <w:proofErr w:type="spellStart"/>
      <w:r w:rsidRPr="001D0935">
        <w:rPr>
          <w:rFonts w:cs="Times New Roman"/>
          <w:i/>
          <w:iCs/>
        </w:rPr>
        <w:t>Elkis</w:t>
      </w:r>
      <w:proofErr w:type="spellEnd"/>
      <w:r w:rsidRPr="001D0935">
        <w:rPr>
          <w:rFonts w:cs="Times New Roman"/>
          <w:i/>
          <w:iCs/>
        </w:rPr>
        <w:t xml:space="preserve"> Patricia Jiménez Castro contra la Universidad Cooperativa de Colombia – Seccional Santa Marta. M.P. Manuel José Cepeda Espinosa</w:t>
      </w:r>
      <w:r w:rsidRPr="001D0935">
        <w:rPr>
          <w:rFonts w:cs="Times New Roman"/>
        </w:rPr>
        <w:t>. Corte Constitucional.</w:t>
      </w:r>
    </w:p>
    <w:p w14:paraId="038760F4" w14:textId="77777777" w:rsidR="001D0935" w:rsidRPr="001D0935" w:rsidRDefault="001D0935" w:rsidP="001D0935">
      <w:pPr>
        <w:pStyle w:val="Bibliografa"/>
        <w:rPr>
          <w:rFonts w:cs="Times New Roman"/>
        </w:rPr>
      </w:pPr>
      <w:r w:rsidRPr="001D0935">
        <w:rPr>
          <w:rFonts w:cs="Times New Roman"/>
        </w:rPr>
        <w:t xml:space="preserve">Colombia. Corte Constitucional. (2006). </w:t>
      </w:r>
      <w:r w:rsidRPr="001D0935">
        <w:rPr>
          <w:rFonts w:cs="Times New Roman"/>
          <w:i/>
          <w:iCs/>
        </w:rPr>
        <w:t xml:space="preserve">Sentencia T-264 de 2006: Acción de tutela instaurada por Fanny Stella </w:t>
      </w:r>
      <w:proofErr w:type="spellStart"/>
      <w:r w:rsidRPr="001D0935">
        <w:rPr>
          <w:rFonts w:cs="Times New Roman"/>
          <w:i/>
          <w:iCs/>
        </w:rPr>
        <w:t>Lesmes</w:t>
      </w:r>
      <w:proofErr w:type="spellEnd"/>
      <w:r w:rsidRPr="001D0935">
        <w:rPr>
          <w:rFonts w:cs="Times New Roman"/>
          <w:i/>
          <w:iCs/>
        </w:rPr>
        <w:t xml:space="preserve"> Galarza, en representación de su menor hijo Paul Andrés Rodríguez </w:t>
      </w:r>
      <w:proofErr w:type="spellStart"/>
      <w:r w:rsidRPr="001D0935">
        <w:rPr>
          <w:rFonts w:cs="Times New Roman"/>
          <w:i/>
          <w:iCs/>
        </w:rPr>
        <w:t>Lesmes</w:t>
      </w:r>
      <w:proofErr w:type="spellEnd"/>
      <w:r w:rsidRPr="001D0935">
        <w:rPr>
          <w:rFonts w:cs="Times New Roman"/>
          <w:i/>
          <w:iCs/>
        </w:rPr>
        <w:t xml:space="preserve"> contra la Universidad de los Andes. M.P. Jaime </w:t>
      </w:r>
      <w:proofErr w:type="spellStart"/>
      <w:r w:rsidRPr="001D0935">
        <w:rPr>
          <w:rFonts w:cs="Times New Roman"/>
          <w:i/>
          <w:iCs/>
        </w:rPr>
        <w:t>Araújo</w:t>
      </w:r>
      <w:proofErr w:type="spellEnd"/>
      <w:r w:rsidRPr="001D0935">
        <w:rPr>
          <w:rFonts w:cs="Times New Roman"/>
          <w:i/>
          <w:iCs/>
        </w:rPr>
        <w:t xml:space="preserve"> Rentería</w:t>
      </w:r>
      <w:r w:rsidRPr="001D0935">
        <w:rPr>
          <w:rFonts w:cs="Times New Roman"/>
        </w:rPr>
        <w:t>. Corte Constitucional.</w:t>
      </w:r>
    </w:p>
    <w:p w14:paraId="7B9F2589" w14:textId="77777777" w:rsidR="001D0935" w:rsidRPr="001D0935" w:rsidRDefault="001D0935" w:rsidP="001D0935">
      <w:pPr>
        <w:pStyle w:val="Bibliografa"/>
        <w:rPr>
          <w:rFonts w:cs="Times New Roman"/>
        </w:rPr>
      </w:pPr>
      <w:r w:rsidRPr="001D0935">
        <w:rPr>
          <w:rFonts w:cs="Times New Roman"/>
        </w:rPr>
        <w:t xml:space="preserve">Colombia. Departamento Administrativo de Ciencia Tecnología e Innovación -Colciencias-. (2015). </w:t>
      </w:r>
      <w:r w:rsidRPr="001D0935">
        <w:rPr>
          <w:rFonts w:cs="Times New Roman"/>
          <w:i/>
          <w:iCs/>
        </w:rPr>
        <w:t xml:space="preserve">Resultados finales de la Convocatoria Nacional para el Reconocimiento y Medición de Grupos de Investigación, Desarrollo Tecnológico o de Innovación y para el Reconocimiento de Investigadores del </w:t>
      </w:r>
      <w:proofErr w:type="spellStart"/>
      <w:r w:rsidRPr="001D0935">
        <w:rPr>
          <w:rFonts w:cs="Times New Roman"/>
          <w:i/>
          <w:iCs/>
        </w:rPr>
        <w:t>SNCTeI</w:t>
      </w:r>
      <w:proofErr w:type="spellEnd"/>
      <w:r w:rsidRPr="001D0935">
        <w:rPr>
          <w:rFonts w:cs="Times New Roman"/>
        </w:rPr>
        <w:t>. Colciencias.</w:t>
      </w:r>
    </w:p>
    <w:p w14:paraId="2370021D" w14:textId="77777777" w:rsidR="001D0935" w:rsidRPr="001D0935" w:rsidRDefault="001D0935" w:rsidP="001D0935">
      <w:pPr>
        <w:pStyle w:val="Bibliografa"/>
        <w:rPr>
          <w:rFonts w:cs="Times New Roman"/>
        </w:rPr>
      </w:pPr>
      <w:r w:rsidRPr="001D0935">
        <w:rPr>
          <w:rFonts w:cs="Times New Roman"/>
        </w:rPr>
        <w:t xml:space="preserve">Colombia. Departamento Administrativo Nacional de Estadística -DANE-. (2011). </w:t>
      </w:r>
      <w:r w:rsidRPr="001D0935">
        <w:rPr>
          <w:rFonts w:cs="Times New Roman"/>
          <w:i/>
          <w:iCs/>
        </w:rPr>
        <w:t>Encuesta de convivencia escolar y circunstancias que la afectan—ECECA, para estudiantes de 5</w:t>
      </w:r>
      <w:r w:rsidRPr="001D0935">
        <w:rPr>
          <w:rFonts w:cs="Times New Roman"/>
          <w:i/>
          <w:iCs/>
          <w:vertAlign w:val="superscript"/>
        </w:rPr>
        <w:t>o</w:t>
      </w:r>
      <w:r w:rsidRPr="001D0935">
        <w:rPr>
          <w:rFonts w:cs="Times New Roman"/>
          <w:i/>
          <w:iCs/>
        </w:rPr>
        <w:t xml:space="preserve"> a 11</w:t>
      </w:r>
      <w:r w:rsidRPr="001D0935">
        <w:rPr>
          <w:rFonts w:cs="Times New Roman"/>
          <w:i/>
          <w:iCs/>
          <w:vertAlign w:val="superscript"/>
        </w:rPr>
        <w:t>o</w:t>
      </w:r>
      <w:r w:rsidRPr="001D0935">
        <w:rPr>
          <w:rFonts w:cs="Times New Roman"/>
          <w:i/>
          <w:iCs/>
        </w:rPr>
        <w:t xml:space="preserve"> de Bogotá</w:t>
      </w:r>
      <w:r w:rsidRPr="001D0935">
        <w:rPr>
          <w:rFonts w:cs="Times New Roman"/>
        </w:rPr>
        <w:t>. DANE.</w:t>
      </w:r>
    </w:p>
    <w:p w14:paraId="1B0DEA6E" w14:textId="77777777" w:rsidR="001D0935" w:rsidRPr="001D0935" w:rsidRDefault="001D0935" w:rsidP="001D0935">
      <w:pPr>
        <w:pStyle w:val="Bibliografa"/>
        <w:rPr>
          <w:rFonts w:cs="Times New Roman"/>
        </w:rPr>
      </w:pPr>
      <w:r w:rsidRPr="001D0935">
        <w:rPr>
          <w:rFonts w:cs="Times New Roman"/>
        </w:rPr>
        <w:t xml:space="preserve">Colombia. Ministerio de Ambiente Vivienda y Desarrollo Territorial. (2007). </w:t>
      </w:r>
      <w:r w:rsidRPr="001D0935">
        <w:rPr>
          <w:rFonts w:cs="Times New Roman"/>
          <w:i/>
          <w:iCs/>
        </w:rPr>
        <w:t>Decreto 3600 de 2007: Por el cual se Reglamentan las Disposiciones de las Leyes 99 de 1993 y 388 de 1997 Relativas a las Determinantes de Ordenamiento del Suelo Rural y al Desarrollo de Actuaciones Urbanísticas de Parcelación y Edificación...</w:t>
      </w:r>
      <w:r w:rsidRPr="001D0935">
        <w:rPr>
          <w:rFonts w:cs="Times New Roman"/>
        </w:rPr>
        <w:t xml:space="preserve"> Diario Oficial.</w:t>
      </w:r>
    </w:p>
    <w:p w14:paraId="7FE733E8" w14:textId="77777777" w:rsidR="001D0935" w:rsidRPr="001D0935" w:rsidRDefault="001D0935" w:rsidP="001D0935">
      <w:pPr>
        <w:pStyle w:val="Bibliografa"/>
        <w:rPr>
          <w:rFonts w:cs="Times New Roman"/>
        </w:rPr>
      </w:pPr>
      <w:r w:rsidRPr="001D0935">
        <w:rPr>
          <w:rFonts w:cs="Times New Roman"/>
        </w:rPr>
        <w:t xml:space="preserve">Colombia. Ministerio de Comunicaciones. (2001). </w:t>
      </w:r>
      <w:r w:rsidRPr="001D0935">
        <w:rPr>
          <w:rFonts w:cs="Times New Roman"/>
          <w:i/>
          <w:iCs/>
        </w:rPr>
        <w:t>Resolución 000797 DE 2001 (junio 8): Por la cual se atribuyen unas bandas de frecuencias radioeléctricas para su libre utilización dentro del territorio nacional</w:t>
      </w:r>
      <w:r w:rsidRPr="001D0935">
        <w:rPr>
          <w:rFonts w:cs="Times New Roman"/>
        </w:rPr>
        <w:t>. Diario Oficial.</w:t>
      </w:r>
    </w:p>
    <w:p w14:paraId="63BF4317" w14:textId="77777777" w:rsidR="001D0935" w:rsidRPr="001D0935" w:rsidRDefault="001D0935" w:rsidP="001D0935">
      <w:pPr>
        <w:pStyle w:val="Bibliografa"/>
        <w:rPr>
          <w:rFonts w:cs="Times New Roman"/>
        </w:rPr>
      </w:pPr>
      <w:r w:rsidRPr="001D0935">
        <w:rPr>
          <w:rFonts w:cs="Times New Roman"/>
        </w:rPr>
        <w:t xml:space="preserve">Colombia. Ministerio de Educación Nacional. (2006). </w:t>
      </w:r>
      <w:r w:rsidRPr="001D0935">
        <w:rPr>
          <w:rFonts w:cs="Times New Roman"/>
          <w:i/>
          <w:iCs/>
        </w:rPr>
        <w:t>Plan Decenal de Educación 2006-2016: Pacto Social por la Educación</w:t>
      </w:r>
      <w:r w:rsidRPr="001D0935">
        <w:rPr>
          <w:rFonts w:cs="Times New Roman"/>
        </w:rPr>
        <w:t>. Ministerio de Educación Nacional.</w:t>
      </w:r>
    </w:p>
    <w:p w14:paraId="3B7DB447" w14:textId="77777777" w:rsidR="001D0935" w:rsidRPr="001D0935" w:rsidRDefault="001D0935" w:rsidP="001D0935">
      <w:pPr>
        <w:pStyle w:val="Bibliografa"/>
        <w:rPr>
          <w:rFonts w:cs="Times New Roman"/>
        </w:rPr>
      </w:pPr>
      <w:r w:rsidRPr="001D0935">
        <w:rPr>
          <w:rFonts w:cs="Times New Roman"/>
        </w:rPr>
        <w:t xml:space="preserve">Colombia. Ministerio de Hacienda y Crédito Público. Superintendencia Financiera. (2006). </w:t>
      </w:r>
      <w:r w:rsidRPr="001D0935">
        <w:rPr>
          <w:rFonts w:cs="Times New Roman"/>
          <w:i/>
          <w:iCs/>
        </w:rPr>
        <w:t>Circular Externa 048 de 2006 (diciembre 22)</w:t>
      </w:r>
      <w:r w:rsidRPr="001D0935">
        <w:rPr>
          <w:rFonts w:cs="Times New Roman"/>
        </w:rPr>
        <w:t xml:space="preserve">. </w:t>
      </w:r>
      <w:proofErr w:type="spellStart"/>
      <w:r w:rsidRPr="001D0935">
        <w:rPr>
          <w:rFonts w:cs="Times New Roman"/>
        </w:rPr>
        <w:t>Superfinanciera</w:t>
      </w:r>
      <w:proofErr w:type="spellEnd"/>
      <w:r w:rsidRPr="001D0935">
        <w:rPr>
          <w:rFonts w:cs="Times New Roman"/>
        </w:rPr>
        <w:t>.</w:t>
      </w:r>
    </w:p>
    <w:p w14:paraId="6079E959" w14:textId="77777777" w:rsidR="001D0935" w:rsidRPr="001D0935" w:rsidRDefault="001D0935" w:rsidP="001D0935">
      <w:pPr>
        <w:pStyle w:val="Bibliografa"/>
        <w:rPr>
          <w:rFonts w:cs="Times New Roman"/>
        </w:rPr>
      </w:pPr>
      <w:r w:rsidRPr="001D0935">
        <w:rPr>
          <w:rFonts w:cs="Times New Roman"/>
        </w:rPr>
        <w:t xml:space="preserve">Colombia. Ministerio de Minas y Energía. (2010). </w:t>
      </w:r>
      <w:r w:rsidRPr="001D0935">
        <w:rPr>
          <w:rFonts w:cs="Times New Roman"/>
          <w:i/>
          <w:iCs/>
        </w:rPr>
        <w:t>Reglamento técnico de iluminación y alumbrado público</w:t>
      </w:r>
      <w:r w:rsidRPr="001D0935">
        <w:rPr>
          <w:rFonts w:cs="Times New Roman"/>
        </w:rPr>
        <w:t xml:space="preserve">. Ministerio de Minas y </w:t>
      </w:r>
      <w:proofErr w:type="spellStart"/>
      <w:r w:rsidRPr="001D0935">
        <w:rPr>
          <w:rFonts w:cs="Times New Roman"/>
        </w:rPr>
        <w:t>Energìa</w:t>
      </w:r>
      <w:proofErr w:type="spellEnd"/>
      <w:r w:rsidRPr="001D0935">
        <w:rPr>
          <w:rFonts w:cs="Times New Roman"/>
        </w:rPr>
        <w:t>.</w:t>
      </w:r>
    </w:p>
    <w:p w14:paraId="3FF9E834" w14:textId="77777777" w:rsidR="001D0935" w:rsidRPr="001D0935" w:rsidRDefault="001D0935" w:rsidP="001D0935">
      <w:pPr>
        <w:pStyle w:val="Bibliografa"/>
        <w:rPr>
          <w:rFonts w:cs="Times New Roman"/>
        </w:rPr>
      </w:pPr>
      <w:r w:rsidRPr="001D0935">
        <w:rPr>
          <w:rFonts w:cs="Times New Roman"/>
        </w:rPr>
        <w:lastRenderedPageBreak/>
        <w:t xml:space="preserve">Colombia. Ministerio de Salud y Protección Social. (2012). </w:t>
      </w:r>
      <w:r w:rsidRPr="001D0935">
        <w:rPr>
          <w:rFonts w:cs="Times New Roman"/>
          <w:i/>
          <w:iCs/>
        </w:rPr>
        <w:t>Resolución 4331 de 2012 (diciembre 19): Por medio de la cual se adiciona y modifica parcialmente la Resolución 3047 de 2008 modificada por la resolución 416 de 2009</w:t>
      </w:r>
      <w:r w:rsidRPr="001D0935">
        <w:rPr>
          <w:rFonts w:cs="Times New Roman"/>
        </w:rPr>
        <w:t>. Diario Oficial.</w:t>
      </w:r>
    </w:p>
    <w:p w14:paraId="714DE9CE" w14:textId="77777777" w:rsidR="001D0935" w:rsidRPr="001D0935" w:rsidRDefault="001D0935" w:rsidP="001D0935">
      <w:pPr>
        <w:pStyle w:val="Bibliografa"/>
        <w:rPr>
          <w:rFonts w:cs="Times New Roman"/>
        </w:rPr>
      </w:pPr>
      <w:r w:rsidRPr="001D0935">
        <w:rPr>
          <w:rFonts w:cs="Times New Roman"/>
        </w:rPr>
        <w:t xml:space="preserve">Colombia. Presidencia de la República. (1991). </w:t>
      </w:r>
      <w:r w:rsidRPr="001D0935">
        <w:rPr>
          <w:rFonts w:cs="Times New Roman"/>
          <w:i/>
          <w:iCs/>
        </w:rPr>
        <w:t>Constitución Política de Colombia.</w:t>
      </w:r>
      <w:r w:rsidRPr="001D0935">
        <w:rPr>
          <w:rFonts w:cs="Times New Roman"/>
        </w:rPr>
        <w:t xml:space="preserve"> Presidencia de la República.</w:t>
      </w:r>
    </w:p>
    <w:p w14:paraId="550F78A6" w14:textId="77777777" w:rsidR="001D0935" w:rsidRPr="001D0935" w:rsidRDefault="001D0935" w:rsidP="001D0935">
      <w:pPr>
        <w:pStyle w:val="Bibliografa"/>
        <w:rPr>
          <w:rFonts w:cs="Times New Roman"/>
        </w:rPr>
      </w:pPr>
      <w:r w:rsidRPr="001D0935">
        <w:rPr>
          <w:rFonts w:cs="Times New Roman"/>
        </w:rPr>
        <w:t xml:space="preserve">Colombia. Presidencia de la República. (1998). </w:t>
      </w:r>
      <w:r w:rsidRPr="001D0935">
        <w:rPr>
          <w:rFonts w:cs="Times New Roman"/>
          <w:i/>
          <w:iCs/>
        </w:rPr>
        <w:t>Decreto 1504 de 1998: Por el cual se Reglamenta el Manejo del Espacio Público en los Planes de Ordenamiento Territorial</w:t>
      </w:r>
      <w:r w:rsidRPr="001D0935">
        <w:rPr>
          <w:rFonts w:cs="Times New Roman"/>
        </w:rPr>
        <w:t>. Diario Oficial.</w:t>
      </w:r>
    </w:p>
    <w:p w14:paraId="4D945909" w14:textId="77777777" w:rsidR="001D0935" w:rsidRPr="001D0935" w:rsidRDefault="001D0935" w:rsidP="001D0935">
      <w:pPr>
        <w:pStyle w:val="Bibliografa"/>
        <w:rPr>
          <w:rFonts w:cs="Times New Roman"/>
        </w:rPr>
      </w:pPr>
      <w:r w:rsidRPr="001D0935">
        <w:rPr>
          <w:rFonts w:cs="Times New Roman"/>
        </w:rPr>
        <w:t xml:space="preserve">Colombia. Procuraduría General de la Nación. (2012). </w:t>
      </w:r>
      <w:r w:rsidRPr="001D0935">
        <w:rPr>
          <w:rFonts w:cs="Times New Roman"/>
          <w:i/>
          <w:iCs/>
        </w:rPr>
        <w:t>Financiamiento del Sistema General de Seguridad Social en Salud: Seguimiento y control preventivo a las políticas públicas</w:t>
      </w:r>
      <w:r w:rsidRPr="001D0935">
        <w:rPr>
          <w:rFonts w:cs="Times New Roman"/>
        </w:rPr>
        <w:t>. Procuraduría General de la Nación.</w:t>
      </w:r>
    </w:p>
    <w:p w14:paraId="4F289B37" w14:textId="77777777" w:rsidR="001D0935" w:rsidRPr="001D0935" w:rsidRDefault="001D0935" w:rsidP="001D0935">
      <w:pPr>
        <w:pStyle w:val="Bibliografa"/>
        <w:rPr>
          <w:rFonts w:cs="Times New Roman"/>
        </w:rPr>
      </w:pPr>
      <w:r w:rsidRPr="001D0935">
        <w:rPr>
          <w:rFonts w:cs="Times New Roman"/>
        </w:rPr>
        <w:t xml:space="preserve">Colombia. Unidad Nacional para la Gestión del Riesgo de Desastres. (2012). </w:t>
      </w:r>
      <w:r w:rsidRPr="001D0935">
        <w:rPr>
          <w:rFonts w:cs="Times New Roman"/>
          <w:i/>
          <w:iCs/>
        </w:rPr>
        <w:t>Guía para la formulación del Plan Municipal de Gestión del Riesgo de Desastres</w:t>
      </w:r>
      <w:r w:rsidRPr="001D0935">
        <w:rPr>
          <w:rFonts w:cs="Times New Roman"/>
        </w:rPr>
        <w:t>. Sistema Nacional de Gestión del Riesgo de Desastres.</w:t>
      </w:r>
    </w:p>
    <w:p w14:paraId="63D76ADD" w14:textId="77777777" w:rsidR="001D0935" w:rsidRPr="001D0935" w:rsidRDefault="001D0935" w:rsidP="001D0935">
      <w:pPr>
        <w:pStyle w:val="Bibliografa"/>
        <w:rPr>
          <w:rFonts w:cs="Times New Roman"/>
        </w:rPr>
      </w:pPr>
      <w:r w:rsidRPr="001D0935">
        <w:rPr>
          <w:rFonts w:cs="Times New Roman"/>
          <w:i/>
          <w:iCs/>
        </w:rPr>
        <w:t xml:space="preserve">¿En qué consiste Sistema Gestión Seguridad Salud </w:t>
      </w:r>
      <w:proofErr w:type="gramStart"/>
      <w:r w:rsidRPr="001D0935">
        <w:rPr>
          <w:rFonts w:cs="Times New Roman"/>
          <w:i/>
          <w:iCs/>
        </w:rPr>
        <w:t>Trabajo(</w:t>
      </w:r>
      <w:proofErr w:type="gramEnd"/>
      <w:r w:rsidRPr="001D0935">
        <w:rPr>
          <w:rFonts w:cs="Times New Roman"/>
          <w:i/>
          <w:iCs/>
        </w:rPr>
        <w:t>SG-SST)?</w:t>
      </w:r>
      <w:r w:rsidRPr="001D0935">
        <w:rPr>
          <w:rFonts w:cs="Times New Roman"/>
        </w:rPr>
        <w:t xml:space="preserve"> (s. f.). Recuperado 15 de abril de 2020, de https://www.isotools.org/2016/09/06/consiste-sistema-gestion-la-seguridad-salud-trabajo-sg-sst/</w:t>
      </w:r>
    </w:p>
    <w:p w14:paraId="5A2B90FA" w14:textId="77777777" w:rsidR="001D0935" w:rsidRPr="001D0935" w:rsidRDefault="001D0935" w:rsidP="001D0935">
      <w:pPr>
        <w:pStyle w:val="Bibliografa"/>
        <w:rPr>
          <w:rFonts w:cs="Times New Roman"/>
        </w:rPr>
      </w:pPr>
      <w:r w:rsidRPr="001D0935">
        <w:rPr>
          <w:rFonts w:cs="Times New Roman"/>
        </w:rPr>
        <w:t xml:space="preserve">España. Ministerio de Trabajo y Asuntos Sociales. Instituto Nacional de Seguridad e Higiene en el Trabajo. (1996). </w:t>
      </w:r>
      <w:r w:rsidRPr="001D0935">
        <w:rPr>
          <w:rFonts w:cs="Times New Roman"/>
          <w:i/>
          <w:iCs/>
        </w:rPr>
        <w:t>Evaluación de riesgos laborales</w:t>
      </w:r>
      <w:r w:rsidRPr="001D0935">
        <w:rPr>
          <w:rFonts w:cs="Times New Roman"/>
        </w:rPr>
        <w:t>. INSHT.</w:t>
      </w:r>
    </w:p>
    <w:p w14:paraId="5465A7DA" w14:textId="77777777" w:rsidR="001D0935" w:rsidRPr="001D0935" w:rsidRDefault="001D0935" w:rsidP="001D0935">
      <w:pPr>
        <w:pStyle w:val="Bibliografa"/>
        <w:rPr>
          <w:rFonts w:cs="Times New Roman"/>
        </w:rPr>
      </w:pPr>
      <w:r w:rsidRPr="001D0935">
        <w:rPr>
          <w:rFonts w:cs="Times New Roman"/>
          <w:i/>
          <w:iCs/>
        </w:rPr>
        <w:t xml:space="preserve">ICONIX - </w:t>
      </w:r>
      <w:proofErr w:type="spellStart"/>
      <w:r w:rsidRPr="001D0935">
        <w:rPr>
          <w:rFonts w:cs="Times New Roman"/>
          <w:i/>
          <w:iCs/>
        </w:rPr>
        <w:t>EcuRed</w:t>
      </w:r>
      <w:proofErr w:type="spellEnd"/>
      <w:r w:rsidRPr="001D0935">
        <w:rPr>
          <w:rFonts w:cs="Times New Roman"/>
        </w:rPr>
        <w:t>. (</w:t>
      </w:r>
      <w:proofErr w:type="gramStart"/>
      <w:r w:rsidRPr="001D0935">
        <w:rPr>
          <w:rFonts w:cs="Times New Roman"/>
        </w:rPr>
        <w:t>s</w:t>
      </w:r>
      <w:proofErr w:type="gramEnd"/>
      <w:r w:rsidRPr="001D0935">
        <w:rPr>
          <w:rFonts w:cs="Times New Roman"/>
        </w:rPr>
        <w:t>. f.). Recuperado 18 de abril de 2020, de https://www.ecured.cu/ICONIX</w:t>
      </w:r>
    </w:p>
    <w:p w14:paraId="5AE538A6" w14:textId="77777777" w:rsidR="001D0935" w:rsidRPr="001D0935" w:rsidRDefault="001D0935" w:rsidP="001D0935">
      <w:pPr>
        <w:pStyle w:val="Bibliografa"/>
        <w:rPr>
          <w:rFonts w:cs="Times New Roman"/>
        </w:rPr>
      </w:pPr>
      <w:r w:rsidRPr="001D0935">
        <w:rPr>
          <w:rFonts w:cs="Times New Roman"/>
          <w:i/>
          <w:iCs/>
        </w:rPr>
        <w:t>Normas y Estándares de calidad para el desarrollo de Software – Fernando Arciniega</w:t>
      </w:r>
      <w:r w:rsidRPr="001D0935">
        <w:rPr>
          <w:rFonts w:cs="Times New Roman"/>
        </w:rPr>
        <w:t>. (</w:t>
      </w:r>
      <w:proofErr w:type="gramStart"/>
      <w:r w:rsidRPr="001D0935">
        <w:rPr>
          <w:rFonts w:cs="Times New Roman"/>
        </w:rPr>
        <w:t>s</w:t>
      </w:r>
      <w:proofErr w:type="gramEnd"/>
      <w:r w:rsidRPr="001D0935">
        <w:rPr>
          <w:rFonts w:cs="Times New Roman"/>
        </w:rPr>
        <w:t>. f.). Recuperado 18 de abril de 2020, de https://fernandoarciniega.com/normas-y-estandares-de-calidad-para-el-desarrollo-de-software/</w:t>
      </w:r>
    </w:p>
    <w:p w14:paraId="26BB2C12" w14:textId="77777777" w:rsidR="001D0935" w:rsidRPr="001D0935" w:rsidRDefault="001D0935" w:rsidP="001D0935">
      <w:pPr>
        <w:pStyle w:val="Bibliografa"/>
        <w:rPr>
          <w:rFonts w:cs="Times New Roman"/>
        </w:rPr>
      </w:pPr>
      <w:proofErr w:type="spellStart"/>
      <w:proofErr w:type="gramStart"/>
      <w:r w:rsidRPr="001D0935">
        <w:rPr>
          <w:rFonts w:cs="Times New Roman"/>
        </w:rPr>
        <w:t>nycemx</w:t>
      </w:r>
      <w:proofErr w:type="spellEnd"/>
      <w:proofErr w:type="gramEnd"/>
      <w:r w:rsidRPr="001D0935">
        <w:rPr>
          <w:rFonts w:cs="Times New Roman"/>
        </w:rPr>
        <w:t xml:space="preserve">. (2015, </w:t>
      </w:r>
      <w:proofErr w:type="gramStart"/>
      <w:r w:rsidRPr="001D0935">
        <w:rPr>
          <w:rFonts w:cs="Times New Roman"/>
        </w:rPr>
        <w:t>octubre</w:t>
      </w:r>
      <w:proofErr w:type="gramEnd"/>
      <w:r w:rsidRPr="001D0935">
        <w:rPr>
          <w:rFonts w:cs="Times New Roman"/>
        </w:rPr>
        <w:t xml:space="preserve"> 13). ISO/IEC 29110—Ingeniería de Software. </w:t>
      </w:r>
      <w:r w:rsidRPr="001D0935">
        <w:rPr>
          <w:rFonts w:cs="Times New Roman"/>
          <w:i/>
          <w:iCs/>
        </w:rPr>
        <w:t>NYCE Colombia</w:t>
      </w:r>
      <w:r w:rsidRPr="001D0935">
        <w:rPr>
          <w:rFonts w:cs="Times New Roman"/>
        </w:rPr>
        <w:t>. https://nycecolombia.co/isoiec-29110</w:t>
      </w:r>
    </w:p>
    <w:p w14:paraId="75967A5D" w14:textId="77777777" w:rsidR="001D0935" w:rsidRPr="001D0935" w:rsidRDefault="001D0935" w:rsidP="001D0935">
      <w:pPr>
        <w:pStyle w:val="Bibliografa"/>
        <w:rPr>
          <w:rFonts w:cs="Times New Roman"/>
        </w:rPr>
      </w:pPr>
      <w:r w:rsidRPr="001D0935">
        <w:rPr>
          <w:rFonts w:cs="Times New Roman"/>
        </w:rPr>
        <w:t xml:space="preserve">Pérez, J. (2008). </w:t>
      </w:r>
      <w:r w:rsidRPr="001D0935">
        <w:rPr>
          <w:rFonts w:cs="Times New Roman"/>
          <w:i/>
          <w:iCs/>
        </w:rPr>
        <w:t>Definición de modelo de calidad—</w:t>
      </w:r>
      <w:proofErr w:type="spellStart"/>
      <w:r w:rsidRPr="001D0935">
        <w:rPr>
          <w:rFonts w:cs="Times New Roman"/>
          <w:i/>
          <w:iCs/>
        </w:rPr>
        <w:t>Definicion.de</w:t>
      </w:r>
      <w:proofErr w:type="spellEnd"/>
      <w:r w:rsidRPr="001D0935">
        <w:rPr>
          <w:rFonts w:cs="Times New Roman"/>
        </w:rPr>
        <w:t xml:space="preserve">. </w:t>
      </w:r>
      <w:proofErr w:type="spellStart"/>
      <w:r w:rsidRPr="001D0935">
        <w:rPr>
          <w:rFonts w:cs="Times New Roman"/>
        </w:rPr>
        <w:t>Definición.de</w:t>
      </w:r>
      <w:proofErr w:type="spellEnd"/>
      <w:r w:rsidRPr="001D0935">
        <w:rPr>
          <w:rFonts w:cs="Times New Roman"/>
        </w:rPr>
        <w:t>. https://definicion.de/modelo-de-calidad/</w:t>
      </w:r>
    </w:p>
    <w:p w14:paraId="28E13B19" w14:textId="77777777" w:rsidR="001D0935" w:rsidRPr="001D0935" w:rsidRDefault="001D0935" w:rsidP="001D0935">
      <w:pPr>
        <w:pStyle w:val="Bibliografa"/>
        <w:rPr>
          <w:rFonts w:cs="Times New Roman"/>
        </w:rPr>
      </w:pPr>
      <w:proofErr w:type="spellStart"/>
      <w:r w:rsidRPr="001D0935">
        <w:rPr>
          <w:rFonts w:cs="Times New Roman"/>
        </w:rPr>
        <w:t>Scalone</w:t>
      </w:r>
      <w:proofErr w:type="spellEnd"/>
      <w:r w:rsidRPr="001D0935">
        <w:rPr>
          <w:rFonts w:cs="Times New Roman"/>
        </w:rPr>
        <w:t xml:space="preserve">, L. F. (2006). </w:t>
      </w:r>
      <w:r w:rsidRPr="001D0935">
        <w:rPr>
          <w:rFonts w:cs="Times New Roman"/>
          <w:i/>
          <w:iCs/>
        </w:rPr>
        <w:t>MAESTRIA EN INGENIERIA EN CALIDAD</w:t>
      </w:r>
      <w:r w:rsidRPr="001D0935">
        <w:rPr>
          <w:rFonts w:cs="Times New Roman"/>
        </w:rPr>
        <w:t>. 461.</w:t>
      </w:r>
    </w:p>
    <w:p w14:paraId="63A4E48E" w14:textId="77777777" w:rsidR="001D0935" w:rsidRPr="001D0935" w:rsidRDefault="001D0935" w:rsidP="001D0935">
      <w:pPr>
        <w:pStyle w:val="Bibliografa"/>
        <w:rPr>
          <w:rFonts w:cs="Times New Roman"/>
        </w:rPr>
      </w:pPr>
      <w:r w:rsidRPr="001D0935">
        <w:rPr>
          <w:rFonts w:cs="Times New Roman"/>
          <w:i/>
          <w:iCs/>
        </w:rPr>
        <w:t>Sistema de Gestión de Seguridad y Salud en el Trabajo—Ministerio del trabajo</w:t>
      </w:r>
      <w:r w:rsidRPr="001D0935">
        <w:rPr>
          <w:rFonts w:cs="Times New Roman"/>
        </w:rPr>
        <w:t>. (</w:t>
      </w:r>
      <w:proofErr w:type="gramStart"/>
      <w:r w:rsidRPr="001D0935">
        <w:rPr>
          <w:rFonts w:cs="Times New Roman"/>
        </w:rPr>
        <w:t>s</w:t>
      </w:r>
      <w:proofErr w:type="gramEnd"/>
      <w:r w:rsidRPr="001D0935">
        <w:rPr>
          <w:rFonts w:cs="Times New Roman"/>
        </w:rPr>
        <w:t>. f.). Recuperado 15 de abril de 2020, de https://www.mintrabajo.gov.co/relaciones-laborales/riesgos-laborales/sistema-de-gestion-de-seguridad-y-salud-en-el-trabajo</w:t>
      </w:r>
    </w:p>
    <w:p w14:paraId="1934513A" w14:textId="47E0F773" w:rsidR="004E04E2" w:rsidRPr="002F7714" w:rsidRDefault="00760DE1" w:rsidP="004E04E2">
      <w:pPr>
        <w:pStyle w:val="Bibliografa1"/>
        <w:rPr>
          <w:color w:val="000000" w:themeColor="text1"/>
          <w:lang w:val="es-ES_tradnl"/>
        </w:rPr>
      </w:pPr>
      <w:r>
        <w:rPr>
          <w:color w:val="000000" w:themeColor="text1"/>
          <w:lang w:val="es-ES_tradnl"/>
        </w:rPr>
        <w:fldChar w:fldCharType="end"/>
      </w:r>
    </w:p>
    <w:p w14:paraId="2ACA7497" w14:textId="77777777" w:rsidR="002F7714" w:rsidRDefault="002F7714" w:rsidP="0065676B">
      <w:pPr>
        <w:rPr>
          <w:rFonts w:cs="Times New Roman"/>
          <w:szCs w:val="24"/>
        </w:rPr>
      </w:pPr>
    </w:p>
    <w:p w14:paraId="4ADF5FE2" w14:textId="766E4ABF" w:rsidR="002F7714" w:rsidRDefault="002F7714" w:rsidP="0065676B">
      <w:pPr>
        <w:rPr>
          <w:rFonts w:cs="Times New Roman"/>
          <w:szCs w:val="24"/>
        </w:rPr>
      </w:pPr>
    </w:p>
    <w:p w14:paraId="763EEAA0" w14:textId="26E16C8E" w:rsidR="0065676B" w:rsidRPr="00241FB2" w:rsidRDefault="0065676B" w:rsidP="0065676B">
      <w:pPr>
        <w:ind w:left="709" w:hanging="709"/>
        <w:rPr>
          <w:rFonts w:cs="Times New Roman"/>
          <w:szCs w:val="24"/>
        </w:rPr>
      </w:pP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310E58EE" w:rsidR="00691DBA" w:rsidRDefault="00691DBA" w:rsidP="00257918">
      <w:pPr>
        <w:rPr>
          <w:rFonts w:cs="Times New Roman"/>
          <w:b/>
          <w:szCs w:val="24"/>
        </w:rPr>
      </w:pPr>
    </w:p>
    <w:p w14:paraId="0E767808" w14:textId="71E78F03" w:rsidR="002F7714" w:rsidRDefault="002F7714" w:rsidP="00257918">
      <w:pPr>
        <w:rPr>
          <w:rFonts w:cs="Times New Roman"/>
          <w:b/>
          <w:szCs w:val="24"/>
        </w:rPr>
      </w:pPr>
    </w:p>
    <w:p w14:paraId="5B666A90" w14:textId="0312F58D" w:rsidR="002F7714" w:rsidRDefault="002F7714" w:rsidP="00257918">
      <w:pPr>
        <w:rPr>
          <w:rFonts w:cs="Times New Roman"/>
          <w:b/>
          <w:szCs w:val="24"/>
        </w:rPr>
      </w:pPr>
    </w:p>
    <w:p w14:paraId="0962D088" w14:textId="2EE6AEA0" w:rsidR="002F7714" w:rsidRDefault="002F7714" w:rsidP="00257918">
      <w:pPr>
        <w:rPr>
          <w:rFonts w:cs="Times New Roman"/>
          <w:b/>
          <w:szCs w:val="24"/>
        </w:rPr>
      </w:pPr>
    </w:p>
    <w:p w14:paraId="62C609F4" w14:textId="6278BE6D" w:rsidR="002F7714" w:rsidRDefault="002F7714" w:rsidP="00257918">
      <w:pPr>
        <w:rPr>
          <w:rFonts w:cs="Times New Roman"/>
          <w:b/>
          <w:szCs w:val="24"/>
        </w:rPr>
      </w:pPr>
    </w:p>
    <w:p w14:paraId="4D2E4998" w14:textId="03CA1893" w:rsidR="002F7714" w:rsidRDefault="002F7714" w:rsidP="00257918">
      <w:pPr>
        <w:rPr>
          <w:rFonts w:cs="Times New Roman"/>
          <w:b/>
          <w:szCs w:val="24"/>
        </w:rPr>
      </w:pPr>
    </w:p>
    <w:p w14:paraId="7B1D7665" w14:textId="77777777" w:rsidR="002F7714" w:rsidRDefault="002F7714"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67" w:name="_Toc440985144"/>
      <w:commentRangeStart w:id="68"/>
      <w:r w:rsidRPr="00285913">
        <w:rPr>
          <w:b/>
        </w:rPr>
        <w:t>A</w:t>
      </w:r>
      <w:commentRangeEnd w:id="68"/>
      <w:r w:rsidR="002225AA">
        <w:rPr>
          <w:rStyle w:val="Refdecomentario"/>
        </w:rPr>
        <w:commentReference w:id="68"/>
      </w:r>
      <w:r w:rsidRPr="00285913">
        <w:rPr>
          <w:b/>
        </w:rPr>
        <w:t>nexos</w:t>
      </w:r>
      <w:bookmarkEnd w:id="67"/>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lastRenderedPageBreak/>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4AFC86AB" w14:textId="6ABA882E" w:rsidR="00572C56" w:rsidRPr="00760DE1" w:rsidRDefault="00572C56" w:rsidP="00572C56">
      <w:pPr>
        <w:rPr>
          <w:rFonts w:cs="Times New Roman"/>
          <w:color w:val="0070C0"/>
          <w:szCs w:val="24"/>
        </w:rPr>
      </w:pP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dA0vHXgi","properties":{"formattedCitation":"(Colombia. Presidencia de la Rep\\uc0\\u250{}blica, 1991)","plainCitation":"(Colombia. Presidencia de la República, 1991)","noteIndex":0},"citationItems":[{"id":"RLq2FpsW/vGb7t9m7","uris":["http://www.mendeley.com/documents/?uuid=d0f7b468-8dae-4f0f-aabe-77f0f20387ca"],"uri":["http://www.mendeley.com/documents/?uuid=d0f7b468-8dae-4f0f-aabe-77f0f20387ca"],"itemData":{"author":[{"dropping-particle":"","family":"Colombia. Presidencia de la República","given":"","non-dropping-particle":"","parse-names":false,"suffix":""}],"id":"ITEM-1","issued":{"date-parts":[["1991"]]},"publisher":"Presidencia de la República","publisher-place":"Bogotá","title":"Constitución Política de Colombi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ifUjqmAK","properties":{"formattedCitation":"(Colombia. Congreso de la Rep\\uc0\\u250{}blica, 1994)","plainCitation":"(Colombia. Congreso de la República, 1994)","noteIndex":0},"citationItems":[{"id":"RLq2FpsW/l8bkPVSC","uris":["http://www.mendeley.com/documents/?uuid=a010d0e1-1829-47ac-b12c-a2dc6341235d"],"uri":["http://www.mendeley.com/documents/?uuid=a010d0e1-1829-47ac-b12c-a2dc6341235d"],"itemData":{"author":[{"dropping-particle":"","family":"Colombia. Congreso de la República","given":"","non-dropping-particle":"","parse-names":false,"suffix":""}],"id":"ITEM-1","issued":{"date-parts":[["1994"]]},"publisher":"Diario Oficial","publisher-place":"Bogotá","title":"Ley 133 de 1994 (mayo 23): por la cual se desarrolla el Decreto de Libertad Religiosa y de Cultos, reconocido en el artículo 19 de la Constitución Polític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qPaEYWxQ","properties":{"formattedCitation":"(Colombia. Presidencia de la Rep\\uc0\\u250{}blica, 1998)","plainCitation":"(Colombia. Presidencia de la República, 1998)","noteIndex":0},"citationItems":[{"id":"RLq2FpsW/vZ38vZrh","uris":["http://www.mendeley.com/documents/?uuid=85c14078-1558-4238-8786-c8c714ea8a25"],"uri":["http://www.mendeley.com/documents/?uuid=85c14078-1558-4238-8786-c8c714ea8a25"],"itemData":{"author":[{"dropping-particle":"","family":"Colombia. Presidencia de la República","given":"","non-dropping-particle":"","parse-names":false,"suffix":""}],"id":"ITEM-1","issued":{"date-parts":[["1998"]]},"publisher":"Diario Oficial","publisher-place":"Bogotá","title":"Decreto 1504 de 1998: por el cual se Reglamenta el Manejo del Espacio Público en los Planes de Ordenamiento Territorial","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I5XMibIL","properties":{"formattedCitation":"(Colombia. Congreso de la Rep\\uc0\\u250{}blica, 2014)","plainCitation":"(Colombia. Congreso de la República, 2014)","noteIndex":0},"citationItems":[{"id":"RLq2FpsW/vYUttEdW","uris":["http://www.mendeley.com/documents/?uuid=5beeeb81-7080-47c9-b343-541d5eec8d1b"],"uri":["http://www.mendeley.com/documents/?uuid=5beeeb81-7080-47c9-b343-541d5eec8d1b"],"itemData":{"author":[{"dropping-particle":"","family":"Colombia. Congreso de la República","given":"","non-dropping-particle":"","parse-names":false,"suffix":""}],"id":"ITEM-1","issued":{"date-parts":[["2014"]]},"publisher":"Diario Oficial","publisher-place":"Bogotá","title":"Ley 1733 de 2014: Ley Consuelo Devis Saavedra, mediante la cual se regulan los servicios de cuidados paliativos para el manejo integral de pacientes con enfermedades terminales, crónicas, degenerativas e irreversibles en cualquier fase de la enfermedad de","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Ubd7Xnk6","properties":{"formattedCitation":"(Colombia. Ministerio de Salud y Protecci\\uc0\\u243{}n Social, 2012)","plainCitation":"(Colombia. Ministerio de Salud y Protección Social, 2012)","noteIndex":0},"citationItems":[{"id":"RLq2FpsW/omH8pGDx","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XaZOkhfH","properties":{"formattedCitation":"(Colombia. Corte Constitucional, 2003b)","plainCitation":"(Colombia. Corte Constitucional, 2003b)","noteIndex":0},"citationItems":[{"id":"RLq2FpsW/DyRtuZkX","uris":["http://www.mendeley.com/documents/?uuid=a33d8827-e1be-4527-ae42-4022a1fa5520"],"uri":["http://www.mendeley.com/documents/?uuid=a33d8827-e1be-4527-ae42-4022a1fa5520"],"itemData":{"author":[{"dropping-particle":"","family":"Colombia. Corte Constitucional","given":"","non-dropping-particle":"","parse-names":false,"suffix":""}],"id":"ITEM-1","issued":{"date-parts":[["2003"]]},"publisher":"Corte Constitucional","publisher-place":"Bogotá","title":"Sentencia T-361 de 2003: acción de tutela instaurada por Elkis Patricia Jiménez Castro contra la Universidad Cooperativa de Colombia – Seccional Santa Marta. M.P. Manuel José Cepeda Espinos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8obRyW0k","properties":{"formattedCitation":"(Colombia. Corte Constitucional, 2006)","plainCitation":"(Colombia. Corte Constitucional, 2006)","noteIndex":0},"citationItems":[{"id":"RLq2FpsW/ZiJdV18m","uris":["http://www.mendeley.com/documents/?uuid=05c296ad-c11d-492a-b1de-75eeb2dd26ff"],"uri":["http://www.mendeley.com/documents/?uuid=05c296ad-c11d-492a-b1de-75eeb2dd26ff"],"itemData":{"author":[{"dropping-particle":"","family":"Colombia. Corte Constitucional","given":"","non-dropping-particle":"","parse-names":false,"suffix":""}],"id":"ITEM-1","issued":{"date-parts":[["2006"]]},"publisher":"Corte Constitucional","publisher-place":"Bogotá","title":"Sentencia T-264 de 2006: acción de tutela instaurada por Fanny Stella Lesmes Galarza, en representación de su menor hijo Paul Andrés Rodríguez Lesmes contra la Universidad de los Andes. M.P. Jaime Araújo Renterí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CHECFL12","properties":{"formattedCitation":"(Colombia. Ministerio de Salud y Protecci\\uc0\\u243{}n Social, 2012)","plainCitation":"(Colombia. Ministerio de Salud y Protección Social, 2012)","noteIndex":0},"citationItems":[{"id":"RLq2FpsW/omH8pGDx","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wPhZ25L2","properties":{"formattedCitation":"(Colombia. Ministerio de Hacienda y Cr\\uc0\\u233{}dito P\\uc0\\u250{}blico. Superintendencia Financiera, 2006)","plainCitation":"(Colombia. Ministerio de Hacienda y Crédito Público. Superintendencia Financiera, 2006)","noteIndex":0},"citationItems":[{"id":"RLq2FpsW/rfhJbB8B","uris":["http://www.mendeley.com/documents/?uuid=2ed8228f-3088-451a-b639-968c80ff3523"],"uri":["http://www.mendeley.com/documents/?uuid=2ed8228f-3088-451a-b639-968c80ff3523"],"itemData":{"author":[{"dropping-particle":"","family":"Colombia. Ministerio de Hacienda y Crédito Público. Superintendencia Financiera","given":"","non-dropping-particle":"","parse-names":false,"suffix":""}],"id":"ITEM-1","issued":{"date-parts":[["2006"]]},"publisher":"Superfinanciera","publisher-place":"Bogotá","title":"Circular Externa 048 de 2006 (diciembre 22)","type":"article"}}],"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54aBA7uS","properties":{"formattedCitation":"(Colombia. Ministerio de Minas y Energ\\uc0\\u237{}a, 2010)","plainCitation":"(Colombia. Ministerio de Minas y Energía, 2010)","noteIndex":0},"citationItems":[{"id":"RLq2FpsW/ssb3fuea","uris":["http://www.mendeley.com/documents/?uuid=562da189-f966-47d3-8d86-76113522200e"],"uri":["http://www.mendeley.com/documents/?uuid=562da189-f966-47d3-8d86-76113522200e"],"itemData":{"author":[{"dropping-particle":"","family":"Colombia. Ministerio de Minas y Energía","given":"","non-dropping-particle":"","parse-names":false,"suffix":""}],"id":"ITEM-1","issued":{"date-parts":[["2010"]]},"publisher":"Ministerio de Minas y Energìa","publisher-place":"Bogotá","title":"Reglamento técnico de iluminación y alumbrado público","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4YQ2enCJ","properties":{"formattedCitation":"(Espa\\uc0\\u241{}a. Ministerio de Trabajo y Asuntos Sociales. Instituto Nacional de Seguridad e Higiene en el Trabajo, 1996)","plainCitation":"(España. Ministerio de Trabajo y Asuntos Sociales. Instituto Nacional de Seguridad e Higiene en el Trabajo, 1996)","noteIndex":0},"citationItems":[{"id":"RLq2FpsW/1pAB6qKg","uris":["http://www.mendeley.com/documents/?uuid=afef2af1-6a5c-4584-8ec9-23ba0432e04e"],"uri":["http://www.mendeley.com/documents/?uuid=afef2af1-6a5c-4584-8ec9-23ba0432e04e"],"itemData":{"author":[{"dropping-particle":"","family":"España. Ministerio de Trabajo y Asuntos Sociales. Instituto Nacional de Seguridad e Higiene en el Trabajo","given":"","non-dropping-particle":"","parse-names":false,"suffix":""}],"id":"ITEM-1","issued":{"date-parts":[["1996"]]},"publisher":"INSHT","publisher-place":"Madrid","title":"Evaluación de riesgos laborales","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rRS6xirW","properties":{"formattedCitation":"(Colombia. Ministerio de Ambiente Vivienda y Desarrollo Territorial, 2007)","plainCitation":"(Colombia. Ministerio de Ambiente Vivienda y Desarrollo Territorial, 2007)","noteIndex":0},"citationItems":[{"id":"RLq2FpsW/4N4s7MGF","uris":["http://www.mendeley.com/documents/?uuid=a877f8e6-ddce-4f38-af7e-0bf30c4b6c32"],"uri":["http://www.mendeley.com/documents/?uuid=a877f8e6-ddce-4f38-af7e-0bf30c4b6c32"],"itemData":{"author":[{"dropping-particle":"","family":"Colombia. Ministerio de Ambiente Vivienda y Desarrollo Territorial","given":"","non-dropping-particle":"","parse-names":false,"suffix":""}],"id":"ITEM-1","issued":{"date-parts":[["2007"]]},"publisher":"Diario Oficial","publisher-place":"Bogotá","title":"Decreto 3600 de 2007: por el cual se Reglamentan las Disposiciones de las Leyes 99 de 1993 y 388 de 1997 Relativas a las Determinantes de Ordenamiento del Suelo Rural y al Desarrollo de Actuaciones Urbanísticas de Parcelación y Edificación...","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rPr>
        <w:t>(Colombia. 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WyCF9p89","properties":{"formattedCitation":"(Colombia. Ministerio de Comunicaciones, 2001)","plainCitation":"(Colombia. Ministerio de Comunicaciones, 2001)","noteIndex":0},"citationItems":[{"id":"RLq2FpsW/Zcbs3Wt9","uris":["http://www.mendeley.com/documents/?uuid=085b2126-5c00-464c-8ccd-5cd2b33ecf7c"],"uri":["http://www.mendeley.com/documents/?uuid=085b2126-5c00-464c-8ccd-5cd2b33ecf7c"],"itemData":{"author":[{"dropping-particle":"","family":"Colombia. Ministerio de Comunicaciones","given":"","non-dropping-particle":"","parse-names":false,"suffix":""}],"id":"ITEM-1","issued":{"date-parts":[["2001"]]},"publisher":"Diario Oficial","publisher-place":"Bogotá","title":"Resolución 000797 DE 2001 (junio 8): por la cual se atribuyen unas bandas de frecuencias radioeléctricas para su libre utilización dentro del territorio nacional","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8cOwYMJB","properties":{"formattedCitation":"(Colombia. Ministerio de Educaci\\uc0\\u243{}n Nacional, 2006)","plainCitation":"(Colombia. Ministerio de Educación Nacional, 2006)","noteIndex":0},"citationItems":[{"id":"RLq2FpsW/mlwCtM5n","uris":["http://www.mendeley.com/documents/?uuid=dccfd826-314f-475b-b6e4-e9a442dcc399"],"uri":["http://www.mendeley.com/documents/?uuid=dccfd826-314f-475b-b6e4-e9a442dcc399"],"itemData":{"author":[{"dropping-particle":"","family":"Colombia. Ministerio de Educación Nacional","given":"","non-dropping-particle":"","parse-names":false,"suffix":""}],"id":"ITEM-1","issued":{"date-parts":[["2006"]]},"publisher":"Ministerio de Educación Nacional","publisher-place":"Bogotá","title":"Plan Decenal de Educación 2006-2016: Pacto Social por la Educación","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yf6s5LQj","properties":{"formattedCitation":"(Colombia. Corte Constitucional, 2003a)","plainCitation":"(Colombia. Corte Constitucional, 2003a)","noteIndex":0},"citationItems":[{"id":"RLq2FpsW/ZKn8ApU0","uris":["http://www.mendeley.com/documents/?uuid=06c52074-5279-4694-a4c2-eb709874676f"],"uri":["http://www.mendeley.com/documents/?uuid=06c52074-5279-4694-a4c2-eb709874676f"],"itemData":{"author":[{"dropping-particle":"","family":"Colombia. Corte Constitucional","given":"","non-dropping-particle":"","parse-names":false,"suffix":""}],"id":"ITEM-1","issued":{"date-parts":[["2003"]]},"publisher":"Corte Constitucional","publisher-place":"Bogotá","title":"Sentencia SU.805 de 2003: vía de hecho en proceso de lanzamiento por ocupacion de hecho / debido proceso de querellados - vulneración por actuaciones arbitrarias. M. P. Jaime Córdoba Triviño","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aOcg96b3","properties":{"formattedCitation":"(Colombia. Congreso de la Rep\\uc0\\u250{}blica, 2010)","plainCitation":"(Colombia. Congreso de la República, 2010)","noteIndex":0},"citationItems":[{"id":"RLq2FpsW/5wpMWVz5","uris":["http://www.mendeley.com/documents/?uuid=6c15dd40-8a7e-463c-9a4d-443dec223a1a"],"uri":["http://www.mendeley.com/documents/?uuid=6c15dd40-8a7e-463c-9a4d-443dec223a1a"],"itemData":{"author":[{"dropping-particle":"","family":"Colombia. Congreso de la República","given":"","non-dropping-particle":"","parse-names":false,"suffix":""}],"id":"ITEM-1","issued":{"date-parts":[["2010"]]},"publisher":"Leyer","publisher-place":"Bogotá","title":"Código penal y de procedimiento penal anotado","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9rrbHZLw","properties":{"formattedCitation":"(Colombia. Congreso de la Rep\\uc0\\u250{}blica, 2006)","plainCitation":"(Colombia. Congreso de la República, 2006)","noteIndex":0},"citationItems":[{"id":"RLq2FpsW/F4ROXpyX","uris":["http://www.mendeley.com/documents/?uuid=e7e9b525-0b61-4baa-b722-7e5ebb0288b7"],"uri":["http://www.mendeley.com/documents/?uuid=e7e9b525-0b61-4baa-b722-7e5ebb0288b7"],"itemData":{"author":[{"dropping-particle":"","family":"Colombia. Congreso de la República","given":"","non-dropping-particle":"","parse-names":false,"suffix":""}],"id":"ITEM-1","issued":{"date-parts":[["2006"]]},"publisher":"Diario Oficial","publisher-place":"Bogotá","title":"Ley 1098 de 2006 (noviembre 8): por la cual se expide el Código de la Infancia y la Adolescencia en Colombi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TLzWCqA5","properties":{"formattedCitation":"(Colombia. Contralor\\uc0\\u237{}a General de la Naci\\uc0\\u243{}n, 2003)","plainCitation":"(Colombia. Contraloría General de la Nación, 2003)","noteIndex":0},"citationItems":[{"id":"RLq2FpsW/srIav2SA","uris":["http://www.mendeley.com/documents/?uuid=59b1f59b-5696-4f08-946c-4dffe920eb19"],"uri":["http://www.mendeley.com/documents/?uuid=59b1f59b-5696-4f08-946c-4dffe920eb19"],"itemData":{"author":[{"dropping-particle":"","family":"Colombia. Contraloría General de la Nación","given":"","non-dropping-particle":"","parse-names":false,"suffix":""}],"id":"ITEM-1","issued":{"date-parts":[["2003"]]},"publisher":"Contraloría","publisher-place":"Bogotá","title":"La deserción escolar en la educación básica media","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VachM7XT","properties":{"formattedCitation":"(Colombia. Unidad Nacional para la Gesti\\uc0\\u243{}n del Riesgo de Desastres, 2012)","plainCitation":"(Colombia. Unidad Nacional para la Gestión del Riesgo de Desastres, 2012)","noteIndex":0},"citationItems":[{"id":"RLq2FpsW/jCU0weEI","uris":["http://www.mendeley.com/documents/?uuid=834b613d-14e9-4084-8123-3e9b4dc2b962"],"uri":["http://www.mendeley.com/documents/?uuid=834b613d-14e9-4084-8123-3e9b4dc2b962"],"itemData":{"author":[{"dropping-particle":"","family":"Colombia. Unidad Nacional para la Gestión del Riesgo de Desastres","given":"","non-dropping-particle":"","parse-names":false,"suffix":""}],"id":"ITEM-1","issued":{"date-parts":[["2012"]]},"publisher":"Sistema Nacional de Gestión del Riesgo de Desastres","publisher-place":"Bogotá","title":"Guía para la formulación del Plan Municipal de Gestión del Riesgo de Desastres","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Teen1NZg","properties":{"formattedCitation":"(Colombia. Departamento Administrativo Nacional de Estad\\uc0\\u237{}stica -DANE-, 2011)","plainCitation":"(Colombia. Departamento Administrativo Nacional de Estadística -DANE-, 2011)","noteIndex":0},"citationItems":[{"id":"RLq2FpsW/feEeybh6","uris":["http://www.mendeley.com/documents/?uuid=5217f7d3-bd13-4e4f-b52a-af4628fb755f"],"uri":["http://www.mendeley.com/documents/?uuid=5217f7d3-bd13-4e4f-b52a-af4628fb755f"],"itemData":{"author":[{"dropping-particle":"","family":"Colombia. Departamento Administrativo Nacional de Estadística -DANE-","given":"","non-dropping-particle":"","parse-names":false,"suffix":""}],"id":"ITEM-1","issued":{"date-parts":[["2011"]]},"publisher":"DANE","publisher-place":"Bogotá","title":"Encuesta de convivencia escolar y circunstancias que la afectan - ECECA, para estudiantes de 5º a 11º de Bogotá","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5OiiJqfo","properties":{"formattedCitation":"(Colombia. Departamento Administrativo de Ciencia Tecnolog\\uc0\\u237{}a e Innovaci\\uc0\\u243{}n -Colciencias-, 2015)","plainCitation":"(Colombia. Departamento Administrativo de Ciencia Tecnología e Innovación -Colciencias-, 2015)","noteIndex":0},"citationItems":[{"id":"RLq2FpsW/WYeiZSNL","uris":["http://www.mendeley.com/documents/?uuid=d17ce864-82ff-4f20-8cdc-790a002fa3b5"],"uri":["http://www.mendeley.com/documents/?uuid=d17ce864-82ff-4f20-8cdc-790a002fa3b5"],"itemData":{"author":[{"dropping-particle":"","family":"Colombia. Departamento Administrativo de Ciencia Tecnología e Innovación -Colciencias-","given":"","non-dropping-particle":"","parse-names":false,"suffix":""}],"id":"ITEM-1","issued":{"date-parts":[["2015"]]},"publisher":"Colciencias","publisher-place":"Bogotá","title":"Resultados finales de la Convocatoria Nacional para el Reconocimiento y Medición de Grupos de Investigación, Desarrollo Tecnológico o de Innovación y para el Reconocimiento de Investigadores del SNCTeI","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4E04E2">
        <w:rPr>
          <w:rFonts w:cs="Times New Roman"/>
          <w:color w:val="0070C0"/>
          <w:szCs w:val="24"/>
        </w:rPr>
        <w:instrText xml:space="preserve"> ADDIN ZOTERO_ITEM CSL_CITATION {"citationID":"aiH7CPWL","properties":{"formattedCitation":"(Colombia. Procuradur\\uc0\\u237{}a General de la Naci\\uc0\\u243{}n, 2012)","plainCitation":"(Colombia. Procuraduría General de la Nación, 2012)","noteIndex":0},"citationItems":[{"id":"RLq2FpsW/dwH9uHXC","uris":["http://www.mendeley.com/documents/?uuid=879352ab-83d4-42f6-91b5-1741423a4851"],"uri":["http://www.mendeley.com/documents/?uuid=879352ab-83d4-42f6-91b5-1741423a4851"],"itemData":{"author":[{"dropping-particle":"","family":"Colombia. Procuraduría General de la Nación","given":"","non-dropping-particle":"","parse-names":false,"suffix":""}],"id":"ITEM-1","issued":{"date-parts":[["2012"]]},"publisher":"Procuraduría General de la Nación","publisher-place":"Bogotá","title":"Financiamiento del Sistema General de Seguridad Social en Salud: seguimiento y control preventivo a las políticas públicas","type":"book"}}],"schema":"https://github.com/citation-style-language/schema/raw/master/csl-citation.json"} </w:instrText>
      </w:r>
      <w:r w:rsidRPr="007F0415">
        <w:rPr>
          <w:rFonts w:cs="Times New Roman"/>
          <w:color w:val="0070C0"/>
          <w:szCs w:val="24"/>
        </w:rPr>
        <w:fldChar w:fldCharType="separate"/>
      </w:r>
      <w:r w:rsidR="00EB14EE" w:rsidRPr="00EB14EE">
        <w:rPr>
          <w:rFonts w:cs="Times New Roman"/>
          <w:szCs w:val="24"/>
        </w:rPr>
        <w:t>(Colombia. Procuraduría General de la Nación, 2012)</w:t>
      </w:r>
      <w:r w:rsidRPr="007F0415">
        <w:rPr>
          <w:rFonts w:cs="Times New Roman"/>
          <w:color w:val="0070C0"/>
          <w:szCs w:val="24"/>
        </w:rPr>
        <w:fldChar w:fldCharType="end"/>
      </w:r>
      <w:r w:rsidR="00760DE1">
        <w:rPr>
          <w:rFonts w:cs="Times New Roman"/>
          <w:color w:val="0070C0"/>
          <w:szCs w:val="24"/>
        </w:rPr>
        <w:t>.</w:t>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4E04E2" w:rsidRDefault="004E04E2"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4E04E2" w:rsidRDefault="004E04E2"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4E04E2" w:rsidRDefault="004E04E2" w:rsidP="00DA4501">
      <w:pPr>
        <w:pStyle w:val="Textocomentario"/>
      </w:pPr>
      <w:r>
        <w:rPr>
          <w:rStyle w:val="Refdecomentario"/>
        </w:rPr>
        <w:annotationRef/>
      </w:r>
    </w:p>
    <w:p w14:paraId="41D162C2" w14:textId="77777777" w:rsidR="004E04E2" w:rsidRDefault="004E04E2" w:rsidP="00DA4501">
      <w:pPr>
        <w:pStyle w:val="Textocomentario"/>
      </w:pPr>
    </w:p>
    <w:p w14:paraId="13DF1A4E" w14:textId="19D174AE" w:rsidR="004E04E2" w:rsidRDefault="004E04E2" w:rsidP="00DA4501">
      <w:pPr>
        <w:pStyle w:val="Textocomentario"/>
      </w:pPr>
      <w:r>
        <w:t>ESCRIBA NOMBRES Y APELLIDOS DEL JURADO 1</w:t>
      </w:r>
    </w:p>
  </w:comment>
  <w:comment w:id="3" w:author="Autor" w:initials="A">
    <w:p w14:paraId="7100F009" w14:textId="77777777" w:rsidR="004E04E2" w:rsidRDefault="004E04E2" w:rsidP="00DA4501">
      <w:pPr>
        <w:pStyle w:val="Textocomentario"/>
      </w:pPr>
      <w:r>
        <w:rPr>
          <w:rStyle w:val="Refdecomentario"/>
        </w:rPr>
        <w:annotationRef/>
      </w:r>
    </w:p>
    <w:p w14:paraId="4C0570F8" w14:textId="77777777" w:rsidR="004E04E2" w:rsidRDefault="004E04E2" w:rsidP="00DA4501">
      <w:pPr>
        <w:pStyle w:val="Textocomentario"/>
      </w:pPr>
    </w:p>
    <w:p w14:paraId="07CBC2EC" w14:textId="77777777" w:rsidR="004E04E2" w:rsidRDefault="004E04E2" w:rsidP="00DA4501">
      <w:pPr>
        <w:pStyle w:val="Textocomentario"/>
      </w:pPr>
      <w:r>
        <w:t>ESCRIBA NOMBRES Y APELLIDOS DEL JURADO 2</w:t>
      </w:r>
    </w:p>
  </w:comment>
  <w:comment w:id="4" w:author="Autor" w:initials="A">
    <w:p w14:paraId="2F018FA2" w14:textId="77777777" w:rsidR="004E04E2" w:rsidRDefault="004E04E2" w:rsidP="00DA4501">
      <w:pPr>
        <w:pStyle w:val="Textocomentario"/>
      </w:pPr>
      <w:r>
        <w:rPr>
          <w:rStyle w:val="Refdecomentario"/>
        </w:rPr>
        <w:annotationRef/>
      </w:r>
    </w:p>
    <w:p w14:paraId="69F000A8" w14:textId="77777777" w:rsidR="004E04E2" w:rsidRDefault="004E04E2" w:rsidP="00DA4501">
      <w:pPr>
        <w:pStyle w:val="Textocomentario"/>
      </w:pPr>
    </w:p>
    <w:p w14:paraId="37561FD2" w14:textId="77777777" w:rsidR="004E04E2" w:rsidRDefault="004E04E2" w:rsidP="00DA4501">
      <w:pPr>
        <w:pStyle w:val="Textocomentario"/>
      </w:pPr>
      <w:r>
        <w:t>DÍA, MES Y AÑO DE LA SUSTENTACIÓN</w:t>
      </w:r>
    </w:p>
  </w:comment>
  <w:comment w:id="5" w:author="Autor" w:initials="A">
    <w:p w14:paraId="58C4D32E" w14:textId="77777777" w:rsidR="004E04E2" w:rsidRDefault="004E04E2">
      <w:pPr>
        <w:pStyle w:val="Textocomentario"/>
      </w:pPr>
      <w:r>
        <w:rPr>
          <w:rStyle w:val="Refdecomentario"/>
        </w:rPr>
        <w:annotationRef/>
      </w:r>
      <w:r>
        <w:t xml:space="preserve">Opcional. </w:t>
      </w:r>
    </w:p>
    <w:p w14:paraId="70ED8418" w14:textId="77777777" w:rsidR="004E04E2" w:rsidRDefault="004E04E2">
      <w:pPr>
        <w:pStyle w:val="Textocomentario"/>
      </w:pPr>
    </w:p>
    <w:p w14:paraId="0D632611" w14:textId="027A3560" w:rsidR="004E04E2" w:rsidRDefault="004E04E2">
      <w:pPr>
        <w:pStyle w:val="Textocomentario"/>
      </w:pPr>
      <w:r>
        <w:t>Procura que texto de dedicatoria y agradecimientos no exceda una página. Puedes reducir a tamaño 10 puntos el tamaño de letra.</w:t>
      </w:r>
    </w:p>
  </w:comment>
  <w:comment w:id="6" w:author="Autor" w:initials="A">
    <w:p w14:paraId="2A5938CE" w14:textId="59FA99D8" w:rsidR="004E04E2" w:rsidRDefault="004E04E2">
      <w:pPr>
        <w:pStyle w:val="Textocomentario"/>
      </w:pPr>
      <w:r>
        <w:rPr>
          <w:rStyle w:val="Refdecomentario"/>
        </w:rPr>
        <w:annotationRef/>
      </w:r>
      <w:r>
        <w:t>Opcional</w:t>
      </w:r>
    </w:p>
  </w:comment>
  <w:comment w:id="7" w:author="Autor" w:initials="A">
    <w:p w14:paraId="52304D5A" w14:textId="77777777" w:rsidR="004E04E2" w:rsidRDefault="004E04E2">
      <w:pPr>
        <w:pStyle w:val="Textocomentario"/>
      </w:pPr>
    </w:p>
    <w:p w14:paraId="1A49BD68" w14:textId="30D5BB2C" w:rsidR="004E04E2" w:rsidRDefault="004E04E2">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4E04E2" w:rsidRDefault="004E04E2">
      <w:pPr>
        <w:pStyle w:val="Textocomentario"/>
      </w:pPr>
    </w:p>
    <w:p w14:paraId="254FC7BE" w14:textId="4A7C1822" w:rsidR="004E04E2" w:rsidRDefault="004E04E2">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4E04E2" w:rsidRDefault="004E04E2">
      <w:pPr>
        <w:pStyle w:val="Textocomentario"/>
      </w:pPr>
    </w:p>
    <w:p w14:paraId="16070014" w14:textId="5649E86E" w:rsidR="004E04E2" w:rsidRDefault="004E04E2">
      <w:pPr>
        <w:pStyle w:val="Textocomentario"/>
      </w:pPr>
      <w:r>
        <w:t xml:space="preserve">Si tienes dudas, solicita asesoría en Biblioteca. </w:t>
      </w:r>
    </w:p>
    <w:p w14:paraId="67A89F29" w14:textId="6AE95FA4" w:rsidR="004E04E2" w:rsidRDefault="004E04E2">
      <w:pPr>
        <w:pStyle w:val="Textocomentario"/>
      </w:pPr>
      <w:r>
        <w:t xml:space="preserve"> </w:t>
      </w:r>
    </w:p>
    <w:p w14:paraId="1048F215" w14:textId="03D152D7" w:rsidR="004E04E2" w:rsidRDefault="004E04E2">
      <w:pPr>
        <w:pStyle w:val="Textocomentario"/>
      </w:pPr>
      <w:r>
        <w:t xml:space="preserve">Elimina la imagen como ejemplo y reemplázala con tu tabla de contenido. </w:t>
      </w:r>
    </w:p>
  </w:comment>
  <w:comment w:id="8" w:author="Autor" w:initials="A">
    <w:p w14:paraId="669404C7" w14:textId="161072C8" w:rsidR="004E04E2" w:rsidRDefault="004E04E2">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4E04E2" w:rsidRDefault="004E04E2">
      <w:pPr>
        <w:pStyle w:val="Textocomentario"/>
      </w:pPr>
    </w:p>
    <w:p w14:paraId="0974877E" w14:textId="0A583C73" w:rsidR="004E04E2" w:rsidRDefault="004E04E2">
      <w:pPr>
        <w:pStyle w:val="Textocomentario"/>
      </w:pPr>
      <w:r>
        <w:t>El título “Lista de tablas” no se incluye en la tabla de contenido.</w:t>
      </w:r>
    </w:p>
    <w:p w14:paraId="40A27890" w14:textId="77777777" w:rsidR="004E04E2" w:rsidRDefault="004E04E2">
      <w:pPr>
        <w:pStyle w:val="Textocomentario"/>
      </w:pPr>
    </w:p>
    <w:p w14:paraId="1C903FC3" w14:textId="43AF8C34" w:rsidR="004E04E2" w:rsidRDefault="004E04E2">
      <w:pPr>
        <w:pStyle w:val="Textocomentario"/>
      </w:pPr>
      <w:r>
        <w:t>Si tienes dudas, solicita asesoría en Biblioteca.</w:t>
      </w:r>
    </w:p>
  </w:comment>
  <w:comment w:id="9" w:author="Autor" w:initials="A">
    <w:p w14:paraId="3FA76181" w14:textId="3FA7A03A" w:rsidR="004E04E2" w:rsidRDefault="004E04E2"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4E04E2" w:rsidRDefault="004E04E2"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4E04E2" w:rsidRDefault="004E04E2" w:rsidP="00671FB5">
      <w:pPr>
        <w:pStyle w:val="Textocomentario"/>
      </w:pPr>
    </w:p>
    <w:p w14:paraId="76361466" w14:textId="3EDE2AB1" w:rsidR="004E04E2" w:rsidRDefault="004E04E2" w:rsidP="00671FB5">
      <w:pPr>
        <w:pStyle w:val="Textocomentario"/>
      </w:pPr>
      <w:r>
        <w:t>El título “Lista de figuras” no se incluye en la tabla de contenido.</w:t>
      </w:r>
    </w:p>
    <w:p w14:paraId="6C189E9E" w14:textId="77777777" w:rsidR="004E04E2" w:rsidRDefault="004E04E2" w:rsidP="00671FB5">
      <w:pPr>
        <w:pStyle w:val="Textocomentario"/>
      </w:pPr>
    </w:p>
    <w:p w14:paraId="25A23FB3" w14:textId="139655AB" w:rsidR="004E04E2" w:rsidRDefault="004E04E2">
      <w:pPr>
        <w:pStyle w:val="Textocomentario"/>
      </w:pPr>
      <w:r>
        <w:t>Si tienes dudas, solicita asesoría en Biblioteca.</w:t>
      </w:r>
    </w:p>
  </w:comment>
  <w:comment w:id="11" w:author="Autor" w:initials="A">
    <w:p w14:paraId="7EFD68A1" w14:textId="5CF1059E" w:rsidR="004E04E2" w:rsidRDefault="004E04E2">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4E04E2" w:rsidRDefault="004E04E2"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4E04E2" w:rsidRDefault="004E04E2">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4E04E2" w:rsidRDefault="004E04E2">
      <w:pPr>
        <w:pStyle w:val="Textocomentario"/>
      </w:pPr>
    </w:p>
    <w:p w14:paraId="4F5F4CE8" w14:textId="0C4C4A39" w:rsidR="004E04E2" w:rsidRDefault="004E04E2">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4E04E2" w:rsidRDefault="004E04E2">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4E04E2" w:rsidRPr="00E02F9F" w:rsidRDefault="004E04E2"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4E04E2" w:rsidRDefault="004E04E2"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4E04E2" w:rsidRDefault="004E04E2"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4E04E2" w:rsidRDefault="004E04E2" w:rsidP="008741B0">
      <w:pPr>
        <w:pStyle w:val="Textocomentario"/>
      </w:pPr>
    </w:p>
    <w:p w14:paraId="7E6B1428" w14:textId="44FC8AC9" w:rsidR="004E04E2" w:rsidRDefault="004E04E2" w:rsidP="008741B0">
      <w:pPr>
        <w:pStyle w:val="Textocomentario"/>
      </w:pPr>
      <w:r>
        <w:t>El título “</w:t>
      </w:r>
      <w:proofErr w:type="spellStart"/>
      <w:r>
        <w:t>Abstract</w:t>
      </w:r>
      <w:proofErr w:type="spellEnd"/>
      <w:r>
        <w:t>” no se incluye en la tabla de contenido.</w:t>
      </w:r>
    </w:p>
  </w:comment>
  <w:comment w:id="18" w:author="Autor" w:initials="A">
    <w:p w14:paraId="78BD42ED" w14:textId="218D3BE3" w:rsidR="004E04E2" w:rsidRDefault="004E04E2"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2" w:author="Autor" w:initials="A">
    <w:p w14:paraId="17C42301" w14:textId="28B1BC4E" w:rsidR="004E04E2" w:rsidRDefault="004E04E2"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4E04E2" w:rsidRDefault="004E04E2" w:rsidP="00E02F9F">
      <w:pPr>
        <w:pStyle w:val="Textocomentario"/>
      </w:pPr>
    </w:p>
    <w:p w14:paraId="5FC2F72E" w14:textId="790FF50B" w:rsidR="004E04E2" w:rsidRDefault="004E04E2" w:rsidP="00E02F9F">
      <w:pPr>
        <w:pStyle w:val="Textocomentario"/>
      </w:pPr>
      <w:r>
        <w:t>Si tienes dudas, solicita asesoría en Biblioteca.</w:t>
      </w:r>
    </w:p>
  </w:comment>
  <w:comment w:id="23" w:author="Autor" w:initials="A">
    <w:p w14:paraId="330F865A" w14:textId="49B6DB7C" w:rsidR="004E04E2" w:rsidRDefault="004E04E2"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4" w:author="Autor" w:initials="A">
    <w:p w14:paraId="01AE9AB3" w14:textId="77777777" w:rsidR="004E04E2" w:rsidRDefault="004E04E2" w:rsidP="00670427">
      <w:pPr>
        <w:pStyle w:val="Textocomentario"/>
      </w:pPr>
      <w:r>
        <w:rPr>
          <w:rStyle w:val="Refdecomentario"/>
        </w:rPr>
        <w:annotationRef/>
      </w:r>
      <w:r>
        <w:t>Utiliza 1 espacio sencillo entre:</w:t>
      </w:r>
    </w:p>
    <w:p w14:paraId="22717309" w14:textId="2A1A9166" w:rsidR="004E04E2" w:rsidRDefault="004E04E2" w:rsidP="00670427">
      <w:pPr>
        <w:pStyle w:val="Textocomentario"/>
      </w:pPr>
      <w:r>
        <w:t>-Párrafo y párrafo.</w:t>
      </w:r>
    </w:p>
    <w:p w14:paraId="5848BB4A" w14:textId="7824E50D" w:rsidR="004E04E2" w:rsidRDefault="004E04E2" w:rsidP="00670427">
      <w:pPr>
        <w:pStyle w:val="Textocomentario"/>
      </w:pPr>
      <w:r>
        <w:t>-Viñeta y viñeta</w:t>
      </w:r>
    </w:p>
    <w:p w14:paraId="7556E7FA" w14:textId="77777777" w:rsidR="004E04E2" w:rsidRDefault="004E04E2" w:rsidP="00670427">
      <w:pPr>
        <w:pStyle w:val="Textocomentario"/>
      </w:pPr>
    </w:p>
    <w:p w14:paraId="220E4C25" w14:textId="77777777" w:rsidR="004E04E2" w:rsidRDefault="004E04E2" w:rsidP="00670427">
      <w:pPr>
        <w:pStyle w:val="Textocomentario"/>
      </w:pPr>
      <w:r>
        <w:t>Utiliza 2 espacios sencillos entre:</w:t>
      </w:r>
    </w:p>
    <w:p w14:paraId="198BF7B1" w14:textId="77777777" w:rsidR="004E04E2" w:rsidRDefault="004E04E2" w:rsidP="00670427">
      <w:pPr>
        <w:pStyle w:val="Textocomentario"/>
      </w:pPr>
      <w:r>
        <w:t>-Título y párrafo.</w:t>
      </w:r>
    </w:p>
    <w:p w14:paraId="29AA0962" w14:textId="77777777" w:rsidR="004E04E2" w:rsidRDefault="004E04E2" w:rsidP="00670427">
      <w:pPr>
        <w:pStyle w:val="Textocomentario"/>
      </w:pPr>
      <w:r>
        <w:t>-Párrafo e imagen.</w:t>
      </w:r>
    </w:p>
    <w:p w14:paraId="7B36C466" w14:textId="77777777" w:rsidR="004E04E2" w:rsidRDefault="004E04E2" w:rsidP="00670427">
      <w:pPr>
        <w:pStyle w:val="Textocomentario"/>
      </w:pPr>
      <w:r>
        <w:t>-Imagen y párrafo.</w:t>
      </w:r>
    </w:p>
    <w:p w14:paraId="7F19680C" w14:textId="77777777" w:rsidR="004E04E2" w:rsidRDefault="004E04E2" w:rsidP="00670427">
      <w:pPr>
        <w:pStyle w:val="Textocomentario"/>
      </w:pPr>
      <w:r>
        <w:t>-Párrafo y subtítulo.</w:t>
      </w:r>
    </w:p>
    <w:p w14:paraId="0CB9A340" w14:textId="77777777" w:rsidR="004E04E2" w:rsidRDefault="004E04E2" w:rsidP="00670427">
      <w:pPr>
        <w:pStyle w:val="Textocomentario"/>
      </w:pPr>
      <w:r>
        <w:t>-Tabla y párrafo.</w:t>
      </w:r>
    </w:p>
    <w:p w14:paraId="5EC20E1E" w14:textId="48B890B6" w:rsidR="004E04E2" w:rsidRDefault="004E04E2" w:rsidP="00670427">
      <w:pPr>
        <w:pStyle w:val="Textocomentario"/>
      </w:pPr>
      <w:r>
        <w:t>Etc.</w:t>
      </w:r>
    </w:p>
  </w:comment>
  <w:comment w:id="25" w:author="Autor" w:initials="A">
    <w:p w14:paraId="1E68F7AE" w14:textId="77777777" w:rsidR="004E04E2" w:rsidRDefault="004E04E2"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4E04E2" w:rsidRDefault="004E04E2" w:rsidP="003D1806">
      <w:pPr>
        <w:pStyle w:val="Textocomentario"/>
      </w:pPr>
    </w:p>
    <w:p w14:paraId="5A191319" w14:textId="6653F5D5" w:rsidR="004E04E2" w:rsidRDefault="004E04E2" w:rsidP="003D1806">
      <w:pPr>
        <w:pStyle w:val="Textocomentario"/>
      </w:pPr>
      <w:r>
        <w:t>Referencias &gt; Insertar nota al pie (Word lleva la numeración automática)</w:t>
      </w:r>
    </w:p>
  </w:comment>
  <w:comment w:id="27" w:author="Autor" w:initials="A">
    <w:p w14:paraId="48E0FA57" w14:textId="3DC0F946" w:rsidR="004E04E2" w:rsidRDefault="004E04E2"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4E04E2" w:rsidRDefault="004E04E2">
      <w:pPr>
        <w:pStyle w:val="Textocomentario"/>
      </w:pPr>
      <w:r>
        <w:rPr>
          <w:rStyle w:val="Refdecomentario"/>
        </w:rPr>
        <w:annotationRef/>
      </w:r>
      <w:r>
        <w:t>Entre párrafo y párrafo utiliza 1 espacio sencillo.</w:t>
      </w:r>
    </w:p>
  </w:comment>
  <w:comment w:id="31" w:author="Autor" w:initials="A">
    <w:p w14:paraId="1538A0FD" w14:textId="503ED7CE" w:rsidR="004E04E2" w:rsidRDefault="004E04E2"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4E04E2" w:rsidRDefault="004E04E2">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4E04E2" w:rsidRDefault="004E04E2">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4E04E2" w:rsidRDefault="004E04E2">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4E04E2" w:rsidRDefault="004E04E2">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4E04E2" w:rsidRDefault="004E04E2">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4E04E2" w:rsidRDefault="004E04E2">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6" w:author="Autor" w:initials="A">
    <w:p w14:paraId="4BDB6B67" w14:textId="49132684" w:rsidR="004E04E2" w:rsidRDefault="004E04E2">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7" w:author="Autor" w:initials="A">
    <w:p w14:paraId="6DB60576" w14:textId="488F98BE" w:rsidR="004E04E2" w:rsidRDefault="004E04E2">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4E04E2" w:rsidRDefault="004E04E2">
      <w:pPr>
        <w:pStyle w:val="Textocomentario"/>
        <w:rPr>
          <w:rFonts w:cs="Times New Roman"/>
        </w:rPr>
      </w:pPr>
    </w:p>
    <w:p w14:paraId="3F8DE1B0" w14:textId="11EF4C55" w:rsidR="004E04E2" w:rsidRDefault="004E04E2">
      <w:pPr>
        <w:pStyle w:val="Textocomentario"/>
      </w:pPr>
      <w:r>
        <w:rPr>
          <w:rFonts w:cs="Times New Roman"/>
        </w:rPr>
        <w:t xml:space="preserve">Es mala idea elaborar citas y referencias “manualmente”, son altas las posibilidades de errores. </w:t>
      </w:r>
    </w:p>
  </w:comment>
  <w:comment w:id="48" w:author="Autor" w:initials="A">
    <w:p w14:paraId="5F1EDCEE" w14:textId="77777777" w:rsidR="004E04E2" w:rsidRPr="00411DFC" w:rsidRDefault="004E04E2"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9" w:author="Autor" w:initials="A">
    <w:p w14:paraId="3E0E76E5" w14:textId="77777777" w:rsidR="004E04E2" w:rsidRPr="00411DFC" w:rsidRDefault="004E04E2"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0" w:author="Autor" w:initials="A">
    <w:p w14:paraId="4BF40043" w14:textId="77777777" w:rsidR="004E04E2" w:rsidRPr="00411DFC" w:rsidRDefault="004E04E2"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1" w:author="Autor" w:initials="A">
    <w:p w14:paraId="2FAF780F" w14:textId="1E3DDF9A" w:rsidR="004E04E2" w:rsidRPr="00411DFC" w:rsidRDefault="004E04E2"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2" w:author="Autor" w:initials="A">
    <w:p w14:paraId="05802A94" w14:textId="282963F0" w:rsidR="004E04E2" w:rsidRDefault="004E04E2">
      <w:pPr>
        <w:pStyle w:val="Textocomentario"/>
      </w:pPr>
      <w:r>
        <w:rPr>
          <w:rStyle w:val="Refdecomentario"/>
        </w:rPr>
        <w:annotationRef/>
      </w:r>
      <w:r>
        <w:t>Uno de los errores más comunes al citar es ubicar el punto final entre la frase y la cita:</w:t>
      </w:r>
    </w:p>
    <w:p w14:paraId="7A80C327" w14:textId="2EB0D24F" w:rsidR="004E04E2" w:rsidRDefault="004E04E2">
      <w:pPr>
        <w:pStyle w:val="Textocomentario"/>
      </w:pPr>
    </w:p>
    <w:p w14:paraId="5080DF7D" w14:textId="271AB428" w:rsidR="004E04E2" w:rsidRDefault="004E04E2">
      <w:pPr>
        <w:pStyle w:val="Textocomentario"/>
      </w:pPr>
      <w:r>
        <w:rPr>
          <w:color w:val="FF0000"/>
        </w:rPr>
        <w:t>a</w:t>
      </w:r>
      <w:r w:rsidRPr="00C22420">
        <w:rPr>
          <w:color w:val="FF0000"/>
        </w:rPr>
        <w:t>specto discursivo. (Ruiz, 2014, p. 107)</w:t>
      </w:r>
    </w:p>
    <w:p w14:paraId="59A53744" w14:textId="35F1258E" w:rsidR="004E04E2" w:rsidRDefault="004E04E2">
      <w:pPr>
        <w:pStyle w:val="Textocomentario"/>
      </w:pPr>
    </w:p>
    <w:p w14:paraId="7F3A817D" w14:textId="44345689" w:rsidR="004E04E2" w:rsidRDefault="004E04E2">
      <w:pPr>
        <w:pStyle w:val="Textocomentario"/>
      </w:pPr>
      <w:r>
        <w:t>Lo correcto es ubicar el punto final después de la cita:</w:t>
      </w:r>
    </w:p>
    <w:p w14:paraId="6570CF0A" w14:textId="3B119AAA" w:rsidR="004E04E2" w:rsidRDefault="004E04E2">
      <w:pPr>
        <w:pStyle w:val="Textocomentario"/>
      </w:pPr>
    </w:p>
    <w:p w14:paraId="2D674C31" w14:textId="159E506C" w:rsidR="004E04E2" w:rsidRDefault="004E04E2">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4E04E2" w:rsidRDefault="004E04E2">
      <w:pPr>
        <w:pStyle w:val="Textocomentario"/>
        <w:rPr>
          <w:color w:val="70AD47" w:themeColor="accent6"/>
        </w:rPr>
      </w:pPr>
    </w:p>
    <w:p w14:paraId="27046008" w14:textId="5EDA76A9" w:rsidR="004E04E2" w:rsidRPr="00C22420" w:rsidRDefault="004E04E2">
      <w:pPr>
        <w:pStyle w:val="Textocomentario"/>
      </w:pPr>
      <w:r w:rsidRPr="00C22420">
        <w:t>O si incluye comillas de cita textual:</w:t>
      </w:r>
    </w:p>
    <w:p w14:paraId="74237904" w14:textId="77777777" w:rsidR="004E04E2" w:rsidRDefault="004E04E2">
      <w:pPr>
        <w:pStyle w:val="Textocomentario"/>
        <w:rPr>
          <w:color w:val="70AD47" w:themeColor="accent6"/>
        </w:rPr>
      </w:pPr>
    </w:p>
    <w:p w14:paraId="50C1B96E" w14:textId="62574924" w:rsidR="004E04E2" w:rsidRDefault="004E04E2">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5" w:author="Autor" w:initials="A">
    <w:p w14:paraId="75F414B1" w14:textId="77777777" w:rsidR="004E04E2" w:rsidRDefault="004E04E2" w:rsidP="007B5E42">
      <w:pPr>
        <w:pStyle w:val="Textocomentario"/>
      </w:pPr>
      <w:r>
        <w:rPr>
          <w:rStyle w:val="Refdecomentario"/>
        </w:rPr>
        <w:annotationRef/>
      </w:r>
      <w:r>
        <w:t xml:space="preserve">Imagen centrada, tamaño moderado y legible </w:t>
      </w:r>
    </w:p>
    <w:p w14:paraId="2FCACD34" w14:textId="77777777" w:rsidR="004E04E2" w:rsidRDefault="004E04E2" w:rsidP="007B5E42">
      <w:pPr>
        <w:pStyle w:val="Textocomentario"/>
      </w:pPr>
    </w:p>
    <w:p w14:paraId="122F03F5" w14:textId="77777777" w:rsidR="004E04E2" w:rsidRDefault="004E04E2" w:rsidP="007B5E42">
      <w:pPr>
        <w:pStyle w:val="Textocomentario"/>
      </w:pPr>
      <w:r>
        <w:t>Para insertar imágenes usa un recuadro con bordes externos, donde existen dos alternativas:</w:t>
      </w:r>
    </w:p>
    <w:p w14:paraId="30B78D18" w14:textId="77777777" w:rsidR="004E04E2" w:rsidRDefault="004E04E2" w:rsidP="007B5E42">
      <w:pPr>
        <w:pStyle w:val="Textocomentario"/>
      </w:pPr>
    </w:p>
    <w:p w14:paraId="0CACA950" w14:textId="77777777" w:rsidR="004E04E2" w:rsidRDefault="004E04E2" w:rsidP="007B5E42">
      <w:pPr>
        <w:pStyle w:val="Textocomentario"/>
      </w:pPr>
      <w:r w:rsidRPr="00A40199">
        <w:rPr>
          <w:b/>
        </w:rPr>
        <w:t>1. Cuadro de texto</w:t>
      </w:r>
      <w:r>
        <w:t>: Insertar &gt; Cuadro de texto (borde exterior). Línea(s) para título, línea para imagen, línea(s) para leyenda.</w:t>
      </w:r>
    </w:p>
    <w:p w14:paraId="56E82280" w14:textId="77777777" w:rsidR="004E04E2" w:rsidRDefault="004E04E2" w:rsidP="007B5E42">
      <w:pPr>
        <w:pStyle w:val="Textocomentario"/>
      </w:pPr>
    </w:p>
    <w:p w14:paraId="22806A6F" w14:textId="77777777" w:rsidR="004E04E2" w:rsidRDefault="004E04E2" w:rsidP="007B5E42">
      <w:pPr>
        <w:pStyle w:val="Textocomentario"/>
      </w:pPr>
      <w:r w:rsidRPr="00A40199">
        <w:rPr>
          <w:b/>
        </w:rPr>
        <w:t>2. Tabla</w:t>
      </w:r>
      <w:r>
        <w:t>: Insertar &gt; Tabla &gt; 1 columna, 3 filas (eliminar bordes internos, dejar solo bordes externos).</w:t>
      </w:r>
    </w:p>
    <w:p w14:paraId="337FE750" w14:textId="77777777" w:rsidR="004E04E2" w:rsidRDefault="004E04E2" w:rsidP="007B5E42">
      <w:pPr>
        <w:pStyle w:val="Textocomentario"/>
      </w:pPr>
      <w:r>
        <w:t>Línea 1 para título, línea 2 para imagen, línea 3 para leyenda.</w:t>
      </w:r>
    </w:p>
    <w:p w14:paraId="4CD9AA60" w14:textId="77777777" w:rsidR="004E04E2" w:rsidRDefault="004E04E2" w:rsidP="007B5E42">
      <w:pPr>
        <w:pStyle w:val="Textocomentario"/>
      </w:pPr>
    </w:p>
    <w:p w14:paraId="5569F532" w14:textId="77777777" w:rsidR="004E04E2" w:rsidRDefault="004E04E2" w:rsidP="007B5E42">
      <w:pPr>
        <w:pStyle w:val="Textocomentario"/>
      </w:pPr>
      <w:r>
        <w:t>Ejemplo figura 1 hecho con cuadro de texto, figura 2 con tabla.</w:t>
      </w:r>
    </w:p>
    <w:p w14:paraId="5CF07493" w14:textId="77777777" w:rsidR="004E04E2" w:rsidRDefault="004E04E2" w:rsidP="007B5E42">
      <w:pPr>
        <w:pStyle w:val="Textocomentario"/>
      </w:pPr>
    </w:p>
    <w:p w14:paraId="6C33B947" w14:textId="0355BB46" w:rsidR="004E04E2" w:rsidRDefault="004E04E2" w:rsidP="007B5E42">
      <w:pPr>
        <w:pStyle w:val="Textocomentario"/>
      </w:pPr>
      <w:r>
        <w:t xml:space="preserve">Si la figura es de tu completa autoría, </w:t>
      </w:r>
      <w:r w:rsidRPr="008756D6">
        <w:rPr>
          <w:b/>
        </w:rPr>
        <w:t>NO</w:t>
      </w:r>
      <w:r>
        <w:t xml:space="preserve"> es necesario colocar la leyenda “Elaboración propia”.</w:t>
      </w:r>
    </w:p>
  </w:comment>
  <w:comment w:id="56" w:author="Autor" w:initials="A">
    <w:p w14:paraId="46CFD098" w14:textId="77777777" w:rsidR="004E04E2" w:rsidRDefault="004E04E2" w:rsidP="00A71B2F">
      <w:pPr>
        <w:pStyle w:val="Textocomentario"/>
      </w:pPr>
    </w:p>
    <w:p w14:paraId="5A929F1A" w14:textId="3F85C9A1" w:rsidR="004E04E2" w:rsidRDefault="004E04E2"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4E04E2" w:rsidRDefault="004E04E2" w:rsidP="00A71B2F">
      <w:pPr>
        <w:pStyle w:val="Textocomentario"/>
      </w:pPr>
    </w:p>
    <w:p w14:paraId="6DEE8651" w14:textId="3451455B" w:rsidR="004E04E2" w:rsidRDefault="004E04E2" w:rsidP="00A71B2F">
      <w:pPr>
        <w:pStyle w:val="Textocomentario"/>
      </w:pPr>
      <w:r>
        <w:t>Los números consecutivos de cada figura se asignan automáticamente.</w:t>
      </w:r>
    </w:p>
    <w:p w14:paraId="72A3BD8B" w14:textId="77777777" w:rsidR="004E04E2" w:rsidRDefault="004E04E2" w:rsidP="00A71B2F">
      <w:pPr>
        <w:pStyle w:val="Textocomentario"/>
      </w:pPr>
    </w:p>
    <w:p w14:paraId="5FBB96B9" w14:textId="0EAB81E6" w:rsidR="004E04E2" w:rsidRDefault="004E04E2" w:rsidP="00A71B2F">
      <w:pPr>
        <w:pStyle w:val="Textocomentario"/>
      </w:pPr>
      <w:r>
        <w:t>Si tienes dudas, solicita asesoría en Biblioteca.</w:t>
      </w:r>
    </w:p>
  </w:comment>
  <w:comment w:id="58" w:author="Autor" w:initials="A">
    <w:p w14:paraId="5059F301" w14:textId="152DED38" w:rsidR="004E04E2" w:rsidRDefault="004E04E2"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4E04E2" w:rsidRDefault="004E04E2" w:rsidP="000F68C2">
      <w:pPr>
        <w:pStyle w:val="Textocomentario"/>
      </w:pPr>
    </w:p>
    <w:p w14:paraId="44BA6EBA" w14:textId="251267BA" w:rsidR="004E04E2" w:rsidRDefault="004E04E2" w:rsidP="000F68C2">
      <w:pPr>
        <w:pStyle w:val="Textocomentario"/>
      </w:pPr>
      <w:r>
        <w:t>Los números consecutivos de cada tabla se asignan automáticamente.</w:t>
      </w:r>
    </w:p>
    <w:p w14:paraId="25CC4927" w14:textId="77777777" w:rsidR="004E04E2" w:rsidRDefault="004E04E2" w:rsidP="000F68C2">
      <w:pPr>
        <w:pStyle w:val="Textocomentario"/>
      </w:pPr>
    </w:p>
    <w:p w14:paraId="291F2434" w14:textId="5070E68F" w:rsidR="004E04E2" w:rsidRDefault="004E04E2" w:rsidP="000F68C2">
      <w:pPr>
        <w:pStyle w:val="Textocomentario"/>
      </w:pPr>
      <w:r>
        <w:t>Si tienes dudas, solicita asesoría en Biblioteca.</w:t>
      </w:r>
    </w:p>
    <w:p w14:paraId="2F408B20" w14:textId="5A260C43" w:rsidR="004E04E2" w:rsidRDefault="004E04E2">
      <w:pPr>
        <w:pStyle w:val="Textocomentario"/>
      </w:pPr>
    </w:p>
  </w:comment>
  <w:comment w:id="59" w:author="Autor" w:initials="A">
    <w:p w14:paraId="7E115CA0" w14:textId="2E3F2759" w:rsidR="004E04E2" w:rsidRDefault="004E04E2">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0" w:author="Autor" w:initials="A">
    <w:p w14:paraId="07054698" w14:textId="12674B10" w:rsidR="004E04E2" w:rsidRDefault="004E04E2">
      <w:pPr>
        <w:pStyle w:val="Textocomentario"/>
      </w:pPr>
      <w:r>
        <w:rPr>
          <w:rStyle w:val="Refdecomentario"/>
        </w:rPr>
        <w:annotationRef/>
      </w:r>
      <w:r>
        <w:t>Palabra Tabla, número consecutivo y título de la tabla en cursiva, ambos en tamaño 12 puntos.</w:t>
      </w:r>
    </w:p>
    <w:p w14:paraId="28E81BF4" w14:textId="6191879B" w:rsidR="004E04E2" w:rsidRDefault="004E04E2">
      <w:pPr>
        <w:pStyle w:val="Textocomentario"/>
      </w:pPr>
    </w:p>
    <w:p w14:paraId="270C2CF0" w14:textId="77777777" w:rsidR="004E04E2" w:rsidRDefault="004E04E2">
      <w:pPr>
        <w:pStyle w:val="Textocomentario"/>
      </w:pPr>
    </w:p>
    <w:p w14:paraId="36E316F1" w14:textId="32DA39DB" w:rsidR="004E04E2" w:rsidRDefault="004E04E2">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4E04E2" w:rsidRDefault="004E04E2">
      <w:pPr>
        <w:pStyle w:val="Textocomentario"/>
      </w:pPr>
    </w:p>
    <w:p w14:paraId="4C1D0C1D" w14:textId="3A7A6E82" w:rsidR="004E04E2" w:rsidRDefault="004E04E2">
      <w:pPr>
        <w:pStyle w:val="Textocomentario"/>
      </w:pPr>
      <w:r>
        <w:t>Tabla 2</w:t>
      </w:r>
      <w:r>
        <w:br/>
      </w:r>
      <w:r w:rsidRPr="001A731E">
        <w:rPr>
          <w:rFonts w:cs="Times New Roman"/>
          <w:i/>
          <w:szCs w:val="24"/>
        </w:rPr>
        <w:t>Cita paráfrasis o no textual, dentro de paréntesis</w:t>
      </w:r>
    </w:p>
  </w:comment>
  <w:comment w:id="61" w:author="Autor" w:initials="A">
    <w:p w14:paraId="5995B0C5" w14:textId="77777777" w:rsidR="004E04E2" w:rsidRDefault="004E04E2"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4E04E2" w:rsidRDefault="004E04E2" w:rsidP="00234912">
      <w:pPr>
        <w:pStyle w:val="Textocomentario"/>
      </w:pPr>
    </w:p>
    <w:p w14:paraId="5C589537" w14:textId="4F04E9B9" w:rsidR="004E04E2" w:rsidRDefault="004E04E2" w:rsidP="00234912">
      <w:pPr>
        <w:pStyle w:val="Textocomentario"/>
      </w:pPr>
      <w:r>
        <w:t>Puedes utilizar el interlineado simple (1.0), intermedio (1.5) o doble (2.0)</w:t>
      </w:r>
    </w:p>
  </w:comment>
  <w:comment w:id="62" w:author="Autor" w:initials="A">
    <w:p w14:paraId="3CD5CA9C" w14:textId="3063DFB9" w:rsidR="004E04E2" w:rsidRDefault="004E04E2">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6" w:author="Autor" w:initials="A">
    <w:p w14:paraId="2168511F" w14:textId="53DB752F" w:rsidR="004E04E2" w:rsidRDefault="004E04E2"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4E04E2" w:rsidRPr="00411DFC" w:rsidRDefault="004E04E2" w:rsidP="0065676B">
      <w:pPr>
        <w:pStyle w:val="Textocomentario"/>
      </w:pPr>
    </w:p>
  </w:comment>
  <w:comment w:id="68" w:author="Autor" w:initials="A">
    <w:p w14:paraId="41A1811D" w14:textId="77777777" w:rsidR="004E04E2" w:rsidRDefault="004E04E2">
      <w:pPr>
        <w:pStyle w:val="Textocomentario"/>
      </w:pPr>
      <w:r>
        <w:rPr>
          <w:rStyle w:val="Refdecomentario"/>
        </w:rPr>
        <w:annotationRef/>
      </w:r>
      <w:r>
        <w:t>Incluye en la tabla de contenido solo el título Anexos, no incluyas Anexo 1, Anexo 2, Anexo 3, etc.</w:t>
      </w:r>
    </w:p>
    <w:p w14:paraId="2DF56C29" w14:textId="77777777" w:rsidR="004E04E2" w:rsidRDefault="004E04E2" w:rsidP="00782E25">
      <w:pPr>
        <w:pStyle w:val="Textocomentario"/>
        <w:rPr>
          <w:b/>
          <w:color w:val="FF0000"/>
        </w:rPr>
      </w:pPr>
    </w:p>
    <w:p w14:paraId="49A0206B" w14:textId="30F479E7" w:rsidR="004E04E2" w:rsidRDefault="004E04E2"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4E04E2" w:rsidRDefault="004E04E2" w:rsidP="00782E25">
      <w:pPr>
        <w:pStyle w:val="Textocomentario"/>
      </w:pPr>
    </w:p>
    <w:p w14:paraId="453BE36E" w14:textId="1CABE968" w:rsidR="004E04E2" w:rsidRDefault="004E04E2"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713DB1" w14:textId="77777777" w:rsidR="004C2700" w:rsidRDefault="004C2700" w:rsidP="006B13CA">
      <w:pPr>
        <w:spacing w:line="240" w:lineRule="auto"/>
      </w:pPr>
      <w:r>
        <w:separator/>
      </w:r>
    </w:p>
  </w:endnote>
  <w:endnote w:type="continuationSeparator" w:id="0">
    <w:p w14:paraId="73BA39F0" w14:textId="77777777" w:rsidR="004C2700" w:rsidRDefault="004C2700"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Content>
      <w:p w14:paraId="7E0F9F9D" w14:textId="77777777" w:rsidR="004E04E2" w:rsidRDefault="004E04E2">
        <w:pPr>
          <w:pStyle w:val="Piedepgina"/>
          <w:jc w:val="center"/>
        </w:pPr>
        <w:r>
          <w:fldChar w:fldCharType="begin"/>
        </w:r>
        <w:r w:rsidRPr="00FF0E9C">
          <w:instrText>PAGE   \* MERGEFORMAT</w:instrText>
        </w:r>
        <w:r>
          <w:fldChar w:fldCharType="separate"/>
        </w:r>
        <w:r w:rsidR="001D0935" w:rsidRPr="001D0935">
          <w:rPr>
            <w:noProof/>
            <w:lang w:val="es-ES"/>
          </w:rPr>
          <w:t>38</w:t>
        </w:r>
        <w:r>
          <w:fldChar w:fldCharType="end"/>
        </w:r>
      </w:p>
    </w:sdtContent>
  </w:sdt>
  <w:p w14:paraId="386B528E" w14:textId="77777777" w:rsidR="004E04E2" w:rsidRDefault="004E04E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6E6AC" w14:textId="77777777" w:rsidR="004C2700" w:rsidRDefault="004C2700" w:rsidP="006B13CA">
      <w:pPr>
        <w:spacing w:line="240" w:lineRule="auto"/>
      </w:pPr>
      <w:r>
        <w:separator/>
      </w:r>
    </w:p>
  </w:footnote>
  <w:footnote w:type="continuationSeparator" w:id="0">
    <w:p w14:paraId="3A02A1D7" w14:textId="77777777" w:rsidR="004C2700" w:rsidRDefault="004C2700" w:rsidP="006B13CA">
      <w:pPr>
        <w:spacing w:line="240" w:lineRule="auto"/>
      </w:pPr>
      <w:r>
        <w:continuationSeparator/>
      </w:r>
    </w:p>
  </w:footnote>
  <w:footnote w:id="1">
    <w:p w14:paraId="132D75B2" w14:textId="7948B0D1" w:rsidR="004E04E2" w:rsidRDefault="004E04E2"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4E04E2" w:rsidRDefault="004E04E2"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1D0935" w:rsidRPr="001D0935">
          <w:rPr>
            <w:noProof/>
            <w:sz w:val="20"/>
            <w:szCs w:val="20"/>
            <w:lang w:val="es-ES"/>
          </w:rPr>
          <w:t>38</w:t>
        </w:r>
        <w:r w:rsidRPr="0008236F">
          <w:rPr>
            <w:sz w:val="20"/>
            <w:szCs w:val="20"/>
          </w:rPr>
          <w:fldChar w:fldCharType="end"/>
        </w:r>
      </w:sdtContent>
    </w:sdt>
  </w:p>
  <w:p w14:paraId="529A43D8" w14:textId="77777777" w:rsidR="004E04E2" w:rsidRPr="002421AA" w:rsidRDefault="004E04E2" w:rsidP="002421AA">
    <w:pPr>
      <w:pStyle w:val="Encabezado"/>
    </w:pPr>
  </w:p>
  <w:p w14:paraId="21A3D53C" w14:textId="77777777" w:rsidR="004E04E2" w:rsidRDefault="004E04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20"/>
  </w:num>
  <w:num w:numId="4">
    <w:abstractNumId w:val="10"/>
  </w:num>
  <w:num w:numId="5">
    <w:abstractNumId w:val="5"/>
  </w:num>
  <w:num w:numId="6">
    <w:abstractNumId w:val="16"/>
  </w:num>
  <w:num w:numId="7">
    <w:abstractNumId w:val="0"/>
  </w:num>
  <w:num w:numId="8">
    <w:abstractNumId w:val="8"/>
  </w:num>
  <w:num w:numId="9">
    <w:abstractNumId w:val="19"/>
  </w:num>
  <w:num w:numId="10">
    <w:abstractNumId w:val="17"/>
  </w:num>
  <w:num w:numId="11">
    <w:abstractNumId w:val="2"/>
  </w:num>
  <w:num w:numId="12">
    <w:abstractNumId w:val="6"/>
  </w:num>
  <w:num w:numId="13">
    <w:abstractNumId w:val="4"/>
  </w:num>
  <w:num w:numId="14">
    <w:abstractNumId w:val="9"/>
  </w:num>
  <w:num w:numId="15">
    <w:abstractNumId w:val="18"/>
  </w:num>
  <w:num w:numId="16">
    <w:abstractNumId w:val="13"/>
  </w:num>
  <w:num w:numId="17">
    <w:abstractNumId w:val="1"/>
  </w:num>
  <w:num w:numId="18">
    <w:abstractNumId w:val="11"/>
  </w:num>
  <w:num w:numId="19">
    <w:abstractNumId w:val="14"/>
  </w:num>
  <w:num w:numId="20">
    <w:abstractNumId w:val="12"/>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E29BC"/>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26F1"/>
    <w:rsid w:val="004C2700"/>
    <w:rsid w:val="004C5EE3"/>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D02D5"/>
    <w:rsid w:val="005D16E1"/>
    <w:rsid w:val="005D2AA9"/>
    <w:rsid w:val="005D4AC1"/>
    <w:rsid w:val="005D799B"/>
    <w:rsid w:val="005E2C25"/>
    <w:rsid w:val="005E3047"/>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3E06"/>
    <w:rsid w:val="0065676B"/>
    <w:rsid w:val="00670427"/>
    <w:rsid w:val="00671FB5"/>
    <w:rsid w:val="0068185A"/>
    <w:rsid w:val="006906C6"/>
    <w:rsid w:val="00691DBA"/>
    <w:rsid w:val="00692CDD"/>
    <w:rsid w:val="0069303C"/>
    <w:rsid w:val="006A0000"/>
    <w:rsid w:val="006A03E3"/>
    <w:rsid w:val="006B13CA"/>
    <w:rsid w:val="006B4445"/>
    <w:rsid w:val="006B6D2A"/>
    <w:rsid w:val="006C1D97"/>
    <w:rsid w:val="006C1E23"/>
    <w:rsid w:val="006C2EBF"/>
    <w:rsid w:val="006C5501"/>
    <w:rsid w:val="006C5D7D"/>
    <w:rsid w:val="006C7644"/>
    <w:rsid w:val="006F005C"/>
    <w:rsid w:val="006F1138"/>
    <w:rsid w:val="006F4822"/>
    <w:rsid w:val="006F4C17"/>
    <w:rsid w:val="006F68F1"/>
    <w:rsid w:val="006F7EAF"/>
    <w:rsid w:val="00703A8C"/>
    <w:rsid w:val="00710EB4"/>
    <w:rsid w:val="00711795"/>
    <w:rsid w:val="00712128"/>
    <w:rsid w:val="007220E7"/>
    <w:rsid w:val="00730679"/>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E7A79"/>
    <w:rsid w:val="008F20B2"/>
    <w:rsid w:val="008F2529"/>
    <w:rsid w:val="008F35BA"/>
    <w:rsid w:val="00910469"/>
    <w:rsid w:val="00910BC7"/>
    <w:rsid w:val="00922FB3"/>
    <w:rsid w:val="00923F8D"/>
    <w:rsid w:val="0092417F"/>
    <w:rsid w:val="009274F3"/>
    <w:rsid w:val="00930D47"/>
    <w:rsid w:val="00931931"/>
    <w:rsid w:val="00932C75"/>
    <w:rsid w:val="00950C28"/>
    <w:rsid w:val="009512BA"/>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2313B"/>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708F"/>
    <w:rsid w:val="00EE1EAB"/>
    <w:rsid w:val="00EE2FCA"/>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6A5C"/>
    <w:rsid w:val="00F8749F"/>
    <w:rsid w:val="00F8791F"/>
    <w:rsid w:val="00F92972"/>
    <w:rsid w:val="00F92C50"/>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ite.ebrary.com/lib/uniajcsp/home.action" TargetMode="External"/><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definicion.de/empresa" TargetMode="External"/><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0.png"/><Relationship Id="rId27" Type="http://schemas.openxmlformats.org/officeDocument/2006/relationships/glossaryDocument" Target="glossary/document.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8E366F92-30B6-45A3-9F41-F6535494E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984</Words>
  <Characters>71413</Characters>
  <Application>Microsoft Office Word</Application>
  <DocSecurity>0</DocSecurity>
  <Lines>595</Lines>
  <Paragraphs>16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84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Lq2FpsW"/&gt;&lt;style id="http://www.zotero.org/styles/apa" locale="es-ES" hasBibliography="1" bibliographyStyleHasBeenSet="1"/&gt;&lt;prefs&gt;&lt;pref name="fieldType" value="Field"/&gt;&lt;/prefs&gt;&lt;/data&gt;</vt:lpwstr>
  </property>
</Properties>
</file>